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53E83F" w14:textId="77777777" w:rsidR="00876D95" w:rsidRPr="00876D95" w:rsidRDefault="00876D95" w:rsidP="007F6027">
      <w:pPr>
        <w:pStyle w:val="Heading1"/>
      </w:pPr>
      <w:bookmarkStart w:id="0" w:name="_Ref494285751"/>
      <w:bookmarkStart w:id="1" w:name="_Toc5962429"/>
      <w:r w:rsidRPr="00876D95">
        <w:t>On</w:t>
      </w:r>
      <w:r w:rsidR="00685FE6">
        <w:t>line Supplementary Information 3</w:t>
      </w:r>
    </w:p>
    <w:p w14:paraId="2F01A48F" w14:textId="77777777" w:rsidR="00876D95" w:rsidRPr="006D0A9D" w:rsidRDefault="00876D95" w:rsidP="00876D95">
      <w:pPr>
        <w:pStyle w:val="Heading2"/>
      </w:pPr>
      <w:r w:rsidRPr="006D0A9D">
        <w:t>Bayesian modelling of wood-age offsets in cremated bone</w:t>
      </w:r>
    </w:p>
    <w:p w14:paraId="6D12DC89" w14:textId="77777777" w:rsidR="00876D95" w:rsidRDefault="00876D95" w:rsidP="009222C4">
      <w:pPr>
        <w:spacing w:after="0"/>
        <w:rPr>
          <w:rFonts w:cstheme="minorHAnsi"/>
          <w:i/>
          <w:lang w:val="da-DK"/>
        </w:rPr>
      </w:pPr>
      <w:r w:rsidRPr="003F3251">
        <w:rPr>
          <w:rFonts w:cstheme="minorHAnsi"/>
          <w:i/>
          <w:lang w:val="da-DK"/>
        </w:rPr>
        <w:t>Helene Agerskov Rose, John Meadows, Mogens Bo Henriksen</w:t>
      </w:r>
    </w:p>
    <w:p w14:paraId="07A364C4" w14:textId="77777777" w:rsidR="009222C4" w:rsidRPr="009222C4" w:rsidRDefault="009222C4" w:rsidP="009222C4">
      <w:pPr>
        <w:rPr>
          <w:lang w:val="da-DK"/>
        </w:rPr>
      </w:pPr>
    </w:p>
    <w:p w14:paraId="225D6362" w14:textId="77777777" w:rsidR="00876D95" w:rsidRDefault="009222C4" w:rsidP="00876D95">
      <w:pPr>
        <w:pStyle w:val="Heading2"/>
      </w:pPr>
      <w:r>
        <w:t>Archaeobotanical results</w:t>
      </w:r>
    </w:p>
    <w:p w14:paraId="73BA7892" w14:textId="77777777" w:rsidR="00C3205A" w:rsidRDefault="00E31D4A" w:rsidP="00FD1CB9">
      <w:pPr>
        <w:spacing w:after="0"/>
        <w:rPr>
          <w:lang w:val="en-GB"/>
        </w:rPr>
      </w:pPr>
      <w:r>
        <w:rPr>
          <w:lang w:val="en-GB"/>
        </w:rPr>
        <w:t xml:space="preserve">Archaeobotanical analyses of material from </w:t>
      </w:r>
      <w:r w:rsidR="003225CC">
        <w:rPr>
          <w:lang w:val="en-GB"/>
        </w:rPr>
        <w:t xml:space="preserve">11 urn graves from </w:t>
      </w:r>
      <w:r>
        <w:rPr>
          <w:lang w:val="en-GB"/>
        </w:rPr>
        <w:t xml:space="preserve">Aarre urnfield cemetery (Museum no. VAM 1600) were carried out by Henrike Effenberger from Effenberger Archäobotanik. </w:t>
      </w:r>
      <w:r w:rsidR="00A54D6E">
        <w:rPr>
          <w:lang w:val="en-GB"/>
        </w:rPr>
        <w:t>Some graves have multiple numbers from the same context (pit/urn),</w:t>
      </w:r>
      <w:r w:rsidR="0049459A">
        <w:rPr>
          <w:lang w:val="en-GB"/>
        </w:rPr>
        <w:t xml:space="preserve"> but</w:t>
      </w:r>
      <w:r w:rsidR="00A54D6E">
        <w:rPr>
          <w:lang w:val="en-GB"/>
        </w:rPr>
        <w:t xml:space="preserve"> this is simply an effect of the excavation procedure. </w:t>
      </w:r>
      <w:r w:rsidR="009222C4">
        <w:rPr>
          <w:lang w:val="en-GB"/>
        </w:rPr>
        <w:t xml:space="preserve">The following results are extracted from </w:t>
      </w:r>
      <w:r>
        <w:rPr>
          <w:lang w:val="en-GB"/>
        </w:rPr>
        <w:t xml:space="preserve">three </w:t>
      </w:r>
      <w:r w:rsidR="009222C4">
        <w:rPr>
          <w:lang w:val="en-GB"/>
        </w:rPr>
        <w:t>archaeobotanical reports</w:t>
      </w:r>
      <w:r w:rsidR="00C3205A">
        <w:rPr>
          <w:lang w:val="en-GB"/>
        </w:rPr>
        <w:t xml:space="preserve"> </w:t>
      </w:r>
      <w:r w:rsidR="009222C4">
        <w:rPr>
          <w:lang w:val="en-GB"/>
        </w:rPr>
        <w:fldChar w:fldCharType="begin"/>
      </w:r>
      <w:r w:rsidR="009222C4">
        <w:rPr>
          <w:lang w:val="en-GB"/>
        </w:rPr>
        <w:instrText xml:space="preserve"> ADDIN EN.CITE &lt;EndNote&gt;&lt;Cite&gt;&lt;Author&gt;Effenberger&lt;/Author&gt;&lt;Year&gt;2017b&lt;/Year&gt;&lt;RecNum&gt;429&lt;/RecNum&gt;&lt;DisplayText&gt;(Effenberger 2017a; Effenberger 2017b; Effenberger 2019)&lt;/DisplayText&gt;&lt;record&gt;&lt;rec-number&gt;429&lt;/rec-number&gt;&lt;foreign-keys&gt;&lt;key app="EN" db-id="z2asfrdsndpezaeta27x5ff5d022r5x9x9x0" timestamp="1533893403"&gt;429&lt;/key&gt;&lt;/foreign-keys&gt;&lt;ref-type name="Report"&gt;27&lt;/ref-type&gt;&lt;contributors&gt;&lt;authors&gt;&lt;author&gt;Effenberger, Henrike &lt;/author&gt;&lt;/authors&gt;&lt;/contributors&gt;&lt;titles&gt;&lt;title&gt;Report about the results of the charcoal analysis and selection of datable material for the sites ARV113 and VAM1600&lt;/title&gt;&lt;/titles&gt;&lt;dates&gt;&lt;year&gt;2017b&lt;/year&gt;&lt;/dates&gt;&lt;publisher&gt;Effenberger Archäobotanik&lt;/publisher&gt;&lt;urls&gt;&lt;/urls&gt;&lt;/record&gt;&lt;/Cite&gt;&lt;Cite&gt;&lt;Author&gt;Effenberger&lt;/Author&gt;&lt;Year&gt;2017a&lt;/Year&gt;&lt;RecNum&gt;430&lt;/RecNum&gt;&lt;record&gt;&lt;rec-number&gt;430&lt;/rec-number&gt;&lt;foreign-keys&gt;&lt;key app="EN" db-id="z2asfrdsndpezaeta27x5ff5d022r5x9x9x0" timestamp="1533893414"&gt;430&lt;/key&gt;&lt;/foreign-keys&gt;&lt;ref-type name="Report"&gt;27&lt;/ref-type&gt;&lt;contributors&gt;&lt;authors&gt;&lt;author&gt;Effenberger, Henrike &lt;/author&gt;&lt;/authors&gt;&lt;/contributors&gt;&lt;titles&gt;&lt;title&gt;Report about the results of the charcoal analysis and selection of datable material for the sites HOM and VAM1600&lt;/title&gt;&lt;/titles&gt;&lt;dates&gt;&lt;year&gt;2017a&lt;/year&gt;&lt;/dates&gt;&lt;publisher&gt;Effenberger Archäobotanik&lt;/publisher&gt;&lt;urls&gt;&lt;/urls&gt;&lt;/record&gt;&lt;/Cite&gt;&lt;Cite&gt;&lt;Author&gt;Effenberger&lt;/Author&gt;&lt;Year&gt;2019&lt;/Year&gt;&lt;RecNum&gt;498&lt;/RecNum&gt;&lt;record&gt;&lt;rec-number&gt;498&lt;/rec-number&gt;&lt;foreign-keys&gt;&lt;key app="EN" db-id="z2asfrdsndpezaeta27x5ff5d022r5x9x9x0" timestamp="1554884541"&gt;498&lt;/key&gt;&lt;/foreign-keys&gt;&lt;ref-type name="Report"&gt;27&lt;/ref-type&gt;&lt;contributors&gt;&lt;authors&gt;&lt;author&gt;Effenberger, Henrike &lt;/author&gt;&lt;/authors&gt;&lt;/contributors&gt;&lt;titles&gt;&lt;title&gt;Report about the results of the charcoal analysis and selection of datable material for the site VAM1600&lt;/title&gt;&lt;/titles&gt;&lt;dates&gt;&lt;year&gt;2019&lt;/year&gt;&lt;/dates&gt;&lt;publisher&gt;Effenberger Archäobotanik&lt;/publisher&gt;&lt;urls&gt;&lt;/urls&gt;&lt;/record&gt;&lt;/Cite&gt;&lt;/EndNote&gt;</w:instrText>
      </w:r>
      <w:r w:rsidR="009222C4">
        <w:rPr>
          <w:lang w:val="en-GB"/>
        </w:rPr>
        <w:fldChar w:fldCharType="separate"/>
      </w:r>
      <w:r w:rsidR="009222C4">
        <w:rPr>
          <w:noProof/>
          <w:lang w:val="en-GB"/>
        </w:rPr>
        <w:t>(Effenberger 2017a; Effenberger 2017b; Effenberger 2019)</w:t>
      </w:r>
      <w:r w:rsidR="009222C4">
        <w:rPr>
          <w:lang w:val="en-GB"/>
        </w:rPr>
        <w:fldChar w:fldCharType="end"/>
      </w:r>
      <w:r w:rsidR="009222C4">
        <w:rPr>
          <w:lang w:val="en-GB"/>
        </w:rPr>
        <w:t>.</w:t>
      </w:r>
      <w:r w:rsidR="00C3205A">
        <w:rPr>
          <w:lang w:val="en-GB"/>
        </w:rPr>
        <w:t xml:space="preserve"> </w:t>
      </w:r>
      <w:r w:rsidR="00FD1CB9">
        <w:rPr>
          <w:lang w:val="en-GB"/>
        </w:rPr>
        <w:t>Suitable material for radiocarbon dating was recommended in the report</w:t>
      </w:r>
      <w:r w:rsidR="005C39AC">
        <w:rPr>
          <w:lang w:val="en-GB"/>
        </w:rPr>
        <w:t>s</w:t>
      </w:r>
      <w:r w:rsidR="00FD1CB9">
        <w:rPr>
          <w:lang w:val="en-GB"/>
        </w:rPr>
        <w:t xml:space="preserve"> and we have </w:t>
      </w:r>
      <w:r w:rsidR="005C39AC">
        <w:rPr>
          <w:lang w:val="en-GB"/>
        </w:rPr>
        <w:t>here provided a</w:t>
      </w:r>
      <w:r w:rsidR="00FD1CB9">
        <w:rPr>
          <w:lang w:val="en-GB"/>
        </w:rPr>
        <w:t xml:space="preserve"> list of actual dated samples for each grave.</w:t>
      </w:r>
    </w:p>
    <w:p w14:paraId="53B06E4D" w14:textId="77777777" w:rsidR="00E31D4A" w:rsidRDefault="00E31D4A" w:rsidP="00E31D4A">
      <w:pPr>
        <w:spacing w:after="0"/>
        <w:rPr>
          <w:lang w:val="en-GB"/>
        </w:rPr>
      </w:pPr>
    </w:p>
    <w:bookmarkEnd w:id="0"/>
    <w:p w14:paraId="32846427" w14:textId="063FDCDD" w:rsidR="00452FC6" w:rsidRDefault="005A1792" w:rsidP="009222C4">
      <w:pPr>
        <w:pStyle w:val="Heading3"/>
        <w:rPr>
          <w:lang w:val="en-GB"/>
        </w:rPr>
      </w:pPr>
      <w:r>
        <w:rPr>
          <w:lang w:val="en-GB"/>
        </w:rPr>
        <w:t>G</w:t>
      </w:r>
      <w:r w:rsidR="00876D95" w:rsidRPr="009222C4">
        <w:rPr>
          <w:lang w:val="en-GB"/>
        </w:rPr>
        <w:t>rave A86</w:t>
      </w:r>
      <w:r w:rsidR="00B0510B">
        <w:rPr>
          <w:lang w:val="en-GB"/>
        </w:rPr>
        <w:t>, x339 (urn)</w:t>
      </w:r>
    </w:p>
    <w:bookmarkEnd w:id="1"/>
    <w:p w14:paraId="37E4B028" w14:textId="3F50729C" w:rsidR="006B46FB" w:rsidRDefault="006B46FB" w:rsidP="006B46FB">
      <w:pPr>
        <w:spacing w:after="0"/>
        <w:rPr>
          <w:lang w:val="en-US"/>
        </w:rPr>
      </w:pPr>
      <w:r>
        <w:rPr>
          <w:lang w:val="en-US"/>
        </w:rPr>
        <w:t xml:space="preserve">One </w:t>
      </w:r>
      <w:r>
        <w:rPr>
          <w:lang w:val="en-US"/>
        </w:rPr>
        <w:t xml:space="preserve">charcoal </w:t>
      </w:r>
      <w:r>
        <w:rPr>
          <w:lang w:val="en-US"/>
        </w:rPr>
        <w:t xml:space="preserve">sample was </w:t>
      </w:r>
      <w:r>
        <w:rPr>
          <w:lang w:val="en-US"/>
        </w:rPr>
        <w:t>sampled for radiocarbon dating</w:t>
      </w:r>
      <w:r>
        <w:rPr>
          <w:lang w:val="en-US"/>
        </w:rPr>
        <w:t xml:space="preserve">: </w:t>
      </w:r>
    </w:p>
    <w:p w14:paraId="5B46CD9D" w14:textId="3965C30B" w:rsidR="006B46FB" w:rsidRDefault="006B46FB" w:rsidP="006B46FB">
      <w:pPr>
        <w:spacing w:after="0"/>
        <w:rPr>
          <w:lang w:val="en-US"/>
        </w:rPr>
      </w:pPr>
      <w:r>
        <w:rPr>
          <w:lang w:val="en-US"/>
        </w:rPr>
        <w:t xml:space="preserve">AMS no. </w:t>
      </w:r>
      <w:r w:rsidRPr="00B0510B">
        <w:rPr>
          <w:lang w:val="en-US"/>
        </w:rPr>
        <w:t>KIA-53941</w:t>
      </w:r>
      <w:r>
        <w:rPr>
          <w:lang w:val="en-US"/>
        </w:rPr>
        <w:tab/>
      </w:r>
      <w:r w:rsidRPr="00B0510B">
        <w:rPr>
          <w:i/>
          <w:lang w:val="en-US"/>
        </w:rPr>
        <w:t>Acer</w:t>
      </w:r>
      <w:r w:rsidRPr="00B0510B">
        <w:rPr>
          <w:lang w:val="en-US"/>
        </w:rPr>
        <w:t xml:space="preserve"> sp. trunk wood charcoal (0.03 g</w:t>
      </w:r>
      <w:r>
        <w:rPr>
          <w:lang w:val="en-US"/>
        </w:rPr>
        <w:t xml:space="preserve">, </w:t>
      </w:r>
      <w:r w:rsidRPr="00B0510B">
        <w:rPr>
          <w:lang w:val="en-US"/>
        </w:rPr>
        <w:t>Ø &gt;10 cm)</w:t>
      </w:r>
    </w:p>
    <w:p w14:paraId="0FF850D8" w14:textId="77777777" w:rsidR="006B46FB" w:rsidRDefault="006B46FB" w:rsidP="006B46FB">
      <w:pPr>
        <w:spacing w:after="0"/>
        <w:rPr>
          <w:lang w:val="en-US"/>
        </w:rPr>
      </w:pPr>
    </w:p>
    <w:p w14:paraId="4680B8A5" w14:textId="77777777" w:rsidR="00876D95" w:rsidRPr="00A97231" w:rsidRDefault="00876D95" w:rsidP="00876D95">
      <w:pPr>
        <w:spacing w:after="0"/>
        <w:rPr>
          <w:lang w:val="en-US"/>
        </w:rPr>
      </w:pPr>
      <w:r w:rsidRPr="00A97231">
        <w:rPr>
          <w:lang w:val="en-US"/>
        </w:rPr>
        <w:t>Contents:</w:t>
      </w:r>
    </w:p>
    <w:p w14:paraId="53386A6E" w14:textId="66BD773B" w:rsidR="00876D95" w:rsidRPr="00A97231" w:rsidRDefault="00876D95" w:rsidP="00876D95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N</w:t>
      </w:r>
      <w:r w:rsidRPr="00A97231">
        <w:rPr>
          <w:lang w:val="en-US"/>
        </w:rPr>
        <w:t xml:space="preserve">o </w:t>
      </w:r>
      <w:r w:rsidR="005513D6" w:rsidRPr="00B0510B">
        <w:rPr>
          <w:lang w:val="en-US"/>
        </w:rPr>
        <w:t>plant macrofossils</w:t>
      </w:r>
    </w:p>
    <w:p w14:paraId="3657EBA8" w14:textId="77777777" w:rsidR="00876D95" w:rsidRPr="00222CD2" w:rsidRDefault="00876D95" w:rsidP="00876D95">
      <w:pPr>
        <w:pStyle w:val="ListParagraph"/>
        <w:numPr>
          <w:ilvl w:val="0"/>
          <w:numId w:val="1"/>
        </w:numPr>
        <w:rPr>
          <w:lang w:val="en-US"/>
        </w:rPr>
      </w:pPr>
      <w:r w:rsidRPr="00222CD2">
        <w:rPr>
          <w:lang w:val="en-US"/>
        </w:rPr>
        <w:t>Several pieces of charcoal, some bigger pieces</w:t>
      </w:r>
    </w:p>
    <w:p w14:paraId="65F862DF" w14:textId="77777777" w:rsidR="00876D95" w:rsidRPr="00222CD2" w:rsidRDefault="00876D95" w:rsidP="00876D95">
      <w:pPr>
        <w:pStyle w:val="ListParagraph"/>
        <w:numPr>
          <w:ilvl w:val="0"/>
          <w:numId w:val="1"/>
        </w:numPr>
        <w:rPr>
          <w:lang w:val="en-US"/>
        </w:rPr>
      </w:pPr>
      <w:r w:rsidRPr="00222CD2">
        <w:rPr>
          <w:lang w:val="en-US"/>
        </w:rPr>
        <w:t>All pieces of charcoal either from oak (</w:t>
      </w:r>
      <w:r w:rsidRPr="00222CD2">
        <w:rPr>
          <w:i/>
          <w:lang w:val="en-US"/>
        </w:rPr>
        <w:t>Quercus</w:t>
      </w:r>
      <w:r w:rsidRPr="00222CD2">
        <w:rPr>
          <w:lang w:val="en-US"/>
        </w:rPr>
        <w:t xml:space="preserve"> sp., trunk, &gt;10 cm in diameter) or maple (</w:t>
      </w:r>
      <w:r w:rsidRPr="00222CD2">
        <w:rPr>
          <w:i/>
          <w:lang w:val="en-US"/>
        </w:rPr>
        <w:t>Acer</w:t>
      </w:r>
      <w:r w:rsidRPr="00222CD2">
        <w:rPr>
          <w:lang w:val="en-US"/>
        </w:rPr>
        <w:t xml:space="preserve"> sp., trunk, &gt;10 cm in diameter)</w:t>
      </w:r>
    </w:p>
    <w:p w14:paraId="7405A92E" w14:textId="5DEEC78D" w:rsidR="00B0510B" w:rsidRPr="00B0510B" w:rsidRDefault="00876D95" w:rsidP="006B46FB">
      <w:pPr>
        <w:pStyle w:val="ListParagraph"/>
        <w:numPr>
          <w:ilvl w:val="0"/>
          <w:numId w:val="1"/>
        </w:numPr>
        <w:spacing w:after="0"/>
        <w:rPr>
          <w:lang w:val="en-US"/>
        </w:rPr>
      </w:pPr>
      <w:r w:rsidRPr="00222CD2">
        <w:rPr>
          <w:lang w:val="en-US"/>
        </w:rPr>
        <w:t>no short-lived pieces like twigs, no fra</w:t>
      </w:r>
      <w:r w:rsidR="00B14AD7">
        <w:rPr>
          <w:lang w:val="en-US"/>
        </w:rPr>
        <w:t>gments with visible bark pieces or</w:t>
      </w:r>
      <w:r w:rsidRPr="00222CD2">
        <w:rPr>
          <w:lang w:val="en-US"/>
        </w:rPr>
        <w:t xml:space="preserve"> sapwood</w:t>
      </w:r>
      <w:r w:rsidR="00B14AD7">
        <w:rPr>
          <w:lang w:val="en-US"/>
        </w:rPr>
        <w:t>.</w:t>
      </w:r>
    </w:p>
    <w:p w14:paraId="5551772B" w14:textId="77777777" w:rsidR="00B0510B" w:rsidRPr="00B0510B" w:rsidRDefault="00B0510B" w:rsidP="00B0510B">
      <w:pPr>
        <w:spacing w:after="0"/>
        <w:rPr>
          <w:sz w:val="24"/>
          <w:lang w:val="en-GB"/>
        </w:rPr>
      </w:pPr>
    </w:p>
    <w:p w14:paraId="5B5A8BFF" w14:textId="4B0EE8D7" w:rsidR="00993723" w:rsidRPr="00B14AD7" w:rsidRDefault="005A1792" w:rsidP="00B14AD7">
      <w:pPr>
        <w:pStyle w:val="Heading3"/>
      </w:pPr>
      <w:r w:rsidRPr="00222CD2">
        <w:rPr>
          <w:lang w:val="en-GB"/>
        </w:rPr>
        <w:t xml:space="preserve">Grave </w:t>
      </w:r>
      <w:r w:rsidR="00CC52A2" w:rsidRPr="00222CD2">
        <w:rPr>
          <w:lang w:val="en-GB"/>
        </w:rPr>
        <w:t>A95</w:t>
      </w:r>
    </w:p>
    <w:p w14:paraId="767ABFC6" w14:textId="3741978D" w:rsidR="00B14AD7" w:rsidRPr="00B14AD7" w:rsidRDefault="00B14AD7" w:rsidP="00B14AD7">
      <w:pPr>
        <w:rPr>
          <w:lang w:val="en-US"/>
        </w:rPr>
      </w:pPr>
      <w:r>
        <w:rPr>
          <w:lang w:val="en-US"/>
        </w:rPr>
        <w:t xml:space="preserve">Two </w:t>
      </w:r>
      <w:r w:rsidR="003E735C">
        <w:rPr>
          <w:lang w:val="en-US"/>
        </w:rPr>
        <w:t>charcoal samples</w:t>
      </w:r>
      <w:r w:rsidRPr="00B14AD7">
        <w:rPr>
          <w:lang w:val="en-US"/>
        </w:rPr>
        <w:t xml:space="preserve"> were sampled for radiocarbon dating (Table </w:t>
      </w:r>
      <w:r>
        <w:rPr>
          <w:lang w:val="en-US"/>
        </w:rPr>
        <w:t>1</w:t>
      </w:r>
      <w:r w:rsidRPr="00B14AD7">
        <w:rPr>
          <w:lang w:val="en-US"/>
        </w:rPr>
        <w:t>)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1"/>
        <w:gridCol w:w="1277"/>
        <w:gridCol w:w="1701"/>
        <w:gridCol w:w="865"/>
        <w:gridCol w:w="2678"/>
      </w:tblGrid>
      <w:tr w:rsidR="003E735C" w:rsidRPr="00CA28BA" w14:paraId="51DCF304" w14:textId="77777777" w:rsidTr="003E735C">
        <w:trPr>
          <w:trHeight w:hRule="exact" w:val="284"/>
        </w:trPr>
        <w:tc>
          <w:tcPr>
            <w:tcW w:w="2191" w:type="dxa"/>
            <w:tcBorders>
              <w:top w:val="single" w:sz="4" w:space="0" w:color="auto"/>
              <w:bottom w:val="single" w:sz="4" w:space="0" w:color="auto"/>
            </w:tcBorders>
          </w:tcPr>
          <w:p w14:paraId="5BBD9182" w14:textId="23A03805" w:rsidR="003E735C" w:rsidRDefault="003E735C" w:rsidP="00B14AD7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1277" w:type="dxa"/>
            <w:tcBorders>
              <w:top w:val="single" w:sz="4" w:space="0" w:color="auto"/>
              <w:bottom w:val="single" w:sz="4" w:space="0" w:color="auto"/>
            </w:tcBorders>
          </w:tcPr>
          <w:p w14:paraId="629BE75A" w14:textId="4D79FBCC" w:rsidR="003E735C" w:rsidRPr="00222CD2" w:rsidRDefault="003E735C" w:rsidP="00B14AD7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2075039" w14:textId="77777777" w:rsidR="003E735C" w:rsidRPr="00222CD2" w:rsidRDefault="003E735C" w:rsidP="00B14AD7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491" w:type="dxa"/>
            <w:tcBorders>
              <w:top w:val="single" w:sz="4" w:space="0" w:color="auto"/>
              <w:bottom w:val="single" w:sz="4" w:space="0" w:color="auto"/>
            </w:tcBorders>
          </w:tcPr>
          <w:p w14:paraId="3D9D5D18" w14:textId="77777777" w:rsidR="003E735C" w:rsidRPr="00222CD2" w:rsidRDefault="003E735C" w:rsidP="00B14AD7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9093902" w14:textId="77777777" w:rsidR="003E735C" w:rsidRPr="00222CD2" w:rsidRDefault="003E735C" w:rsidP="00B14AD7">
            <w:pPr>
              <w:rPr>
                <w:lang w:val="en-US"/>
              </w:rPr>
            </w:pPr>
            <w:r w:rsidRPr="00222CD2">
              <w:rPr>
                <w:lang w:val="en-US"/>
              </w:rPr>
              <w:t>Diameter category of growth ring</w:t>
            </w:r>
          </w:p>
        </w:tc>
      </w:tr>
      <w:tr w:rsidR="003E735C" w:rsidRPr="00222CD2" w14:paraId="6AA783F5" w14:textId="77777777" w:rsidTr="003E735C">
        <w:trPr>
          <w:trHeight w:hRule="exact" w:val="284"/>
        </w:trPr>
        <w:tc>
          <w:tcPr>
            <w:tcW w:w="2191" w:type="dxa"/>
            <w:tcBorders>
              <w:top w:val="single" w:sz="4" w:space="0" w:color="auto"/>
            </w:tcBorders>
          </w:tcPr>
          <w:p w14:paraId="6CBD7E71" w14:textId="0B17ADCF" w:rsidR="003E735C" w:rsidRPr="007C77B4" w:rsidRDefault="003E735C" w:rsidP="00B14AD7">
            <w:pPr>
              <w:rPr>
                <w:lang w:val="en-US"/>
              </w:rPr>
            </w:pPr>
            <w:r>
              <w:rPr>
                <w:lang w:val="en-US"/>
              </w:rPr>
              <w:t>A95, x368 (large bag)</w:t>
            </w:r>
          </w:p>
        </w:tc>
        <w:tc>
          <w:tcPr>
            <w:tcW w:w="1277" w:type="dxa"/>
            <w:tcBorders>
              <w:top w:val="single" w:sz="4" w:space="0" w:color="auto"/>
            </w:tcBorders>
          </w:tcPr>
          <w:p w14:paraId="2463D2DF" w14:textId="1283FE3F" w:rsidR="003E735C" w:rsidRPr="00222CD2" w:rsidRDefault="003E735C" w:rsidP="00B14AD7">
            <w:pPr>
              <w:rPr>
                <w:lang w:val="en-US"/>
              </w:rPr>
            </w:pPr>
            <w:r w:rsidRPr="007C77B4">
              <w:rPr>
                <w:lang w:val="en-US"/>
              </w:rPr>
              <w:t>KIA-53984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249D7680" w14:textId="77777777" w:rsidR="003E735C" w:rsidRPr="00222CD2" w:rsidRDefault="003E735C" w:rsidP="00B14AD7">
            <w:pPr>
              <w:rPr>
                <w:i/>
              </w:rPr>
            </w:pPr>
            <w:r w:rsidRPr="00222CD2">
              <w:rPr>
                <w:i/>
              </w:rPr>
              <w:t xml:space="preserve">Quercus </w:t>
            </w:r>
            <w:r w:rsidRPr="00222CD2">
              <w:t>sp. twig</w:t>
            </w:r>
          </w:p>
        </w:tc>
        <w:tc>
          <w:tcPr>
            <w:tcW w:w="491" w:type="dxa"/>
            <w:tcBorders>
              <w:top w:val="single" w:sz="4" w:space="0" w:color="auto"/>
            </w:tcBorders>
          </w:tcPr>
          <w:p w14:paraId="47D7DCE6" w14:textId="77777777" w:rsidR="003E735C" w:rsidRPr="00222CD2" w:rsidRDefault="003E735C" w:rsidP="00B14AD7">
            <w:r w:rsidRPr="00222CD2">
              <w:t>0.022 g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F423993" w14:textId="77777777" w:rsidR="003E735C" w:rsidRPr="00222CD2" w:rsidRDefault="003E735C" w:rsidP="00B14AD7">
            <w:r w:rsidRPr="00222CD2">
              <w:t>&lt; 0.3 cm</w:t>
            </w:r>
          </w:p>
        </w:tc>
      </w:tr>
      <w:tr w:rsidR="003E735C" w:rsidRPr="00222CD2" w14:paraId="0783DAD9" w14:textId="77777777" w:rsidTr="003E735C">
        <w:trPr>
          <w:trHeight w:hRule="exact" w:val="284"/>
        </w:trPr>
        <w:tc>
          <w:tcPr>
            <w:tcW w:w="2191" w:type="dxa"/>
          </w:tcPr>
          <w:p w14:paraId="2C2D93BE" w14:textId="77777777" w:rsidR="003E735C" w:rsidRPr="007C77B4" w:rsidRDefault="003E735C" w:rsidP="00B14AD7">
            <w:pPr>
              <w:rPr>
                <w:lang w:val="en-US"/>
              </w:rPr>
            </w:pPr>
          </w:p>
        </w:tc>
        <w:tc>
          <w:tcPr>
            <w:tcW w:w="1277" w:type="dxa"/>
          </w:tcPr>
          <w:p w14:paraId="377E39C0" w14:textId="3CA8A0CC" w:rsidR="003E735C" w:rsidRPr="00222CD2" w:rsidRDefault="003E735C" w:rsidP="00B14AD7">
            <w:r w:rsidRPr="007C77B4">
              <w:rPr>
                <w:lang w:val="en-US"/>
              </w:rPr>
              <w:t>KIA-53985</w:t>
            </w:r>
          </w:p>
        </w:tc>
        <w:tc>
          <w:tcPr>
            <w:tcW w:w="1701" w:type="dxa"/>
          </w:tcPr>
          <w:p w14:paraId="007A5C3C" w14:textId="77777777" w:rsidR="003E735C" w:rsidRPr="00222CD2" w:rsidRDefault="003E735C" w:rsidP="00B14AD7">
            <w:r w:rsidRPr="00222CD2">
              <w:rPr>
                <w:i/>
              </w:rPr>
              <w:t xml:space="preserve">Acer </w:t>
            </w:r>
            <w:r w:rsidRPr="00222CD2">
              <w:t>sp. twig</w:t>
            </w:r>
          </w:p>
        </w:tc>
        <w:tc>
          <w:tcPr>
            <w:tcW w:w="491" w:type="dxa"/>
          </w:tcPr>
          <w:p w14:paraId="71312955" w14:textId="77777777" w:rsidR="003E735C" w:rsidRPr="00222CD2" w:rsidRDefault="003E735C" w:rsidP="00B14AD7">
            <w:pPr>
              <w:rPr>
                <w:lang w:val="en-GB"/>
              </w:rPr>
            </w:pPr>
            <w:r w:rsidRPr="00222CD2">
              <w:rPr>
                <w:lang w:val="en-GB"/>
              </w:rPr>
              <w:t>0.129 g</w:t>
            </w:r>
          </w:p>
        </w:tc>
        <w:tc>
          <w:tcPr>
            <w:tcW w:w="0" w:type="auto"/>
          </w:tcPr>
          <w:p w14:paraId="060BA349" w14:textId="77777777" w:rsidR="003E735C" w:rsidRPr="00222CD2" w:rsidRDefault="003E735C" w:rsidP="00B14AD7">
            <w:pPr>
              <w:rPr>
                <w:lang w:val="en-GB"/>
              </w:rPr>
            </w:pPr>
            <w:r w:rsidRPr="00222CD2">
              <w:rPr>
                <w:lang w:val="en-GB"/>
              </w:rPr>
              <w:t>&lt; 0.5 cm</w:t>
            </w:r>
          </w:p>
        </w:tc>
      </w:tr>
    </w:tbl>
    <w:p w14:paraId="073ED288" w14:textId="114B0ED8" w:rsidR="00B14AD7" w:rsidRDefault="00B14AD7" w:rsidP="00F335F8">
      <w:pPr>
        <w:spacing w:after="0"/>
        <w:rPr>
          <w:lang w:val="en-US"/>
        </w:rPr>
      </w:pPr>
      <w:r>
        <w:rPr>
          <w:lang w:val="en-US"/>
        </w:rPr>
        <w:t>Table 1</w:t>
      </w:r>
      <w:r w:rsidRPr="00222CD2">
        <w:rPr>
          <w:lang w:val="en-US"/>
        </w:rPr>
        <w:t xml:space="preserve">: Charcoal pieces </w:t>
      </w:r>
      <w:r>
        <w:rPr>
          <w:lang w:val="en-US"/>
        </w:rPr>
        <w:t>sampled</w:t>
      </w:r>
      <w:r w:rsidRPr="00222CD2">
        <w:rPr>
          <w:lang w:val="en-US"/>
        </w:rPr>
        <w:t xml:space="preserve"> for radiocarbon dating </w:t>
      </w:r>
      <w:r w:rsidR="003E735C">
        <w:rPr>
          <w:lang w:val="en-US"/>
        </w:rPr>
        <w:t>from grave A95.</w:t>
      </w:r>
    </w:p>
    <w:p w14:paraId="07853B6E" w14:textId="77777777" w:rsidR="00F335F8" w:rsidRPr="00B14AD7" w:rsidRDefault="00F335F8" w:rsidP="00F335F8">
      <w:pPr>
        <w:spacing w:after="0"/>
        <w:rPr>
          <w:lang w:val="en-US"/>
        </w:rPr>
      </w:pPr>
    </w:p>
    <w:p w14:paraId="4ACD54C6" w14:textId="77777777" w:rsidR="00CC52A2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 xml:space="preserve">A95 </w:t>
      </w:r>
      <w:r w:rsidR="00CC52A2" w:rsidRPr="00222CD2">
        <w:rPr>
          <w:lang w:val="en-GB"/>
        </w:rPr>
        <w:t>x100</w:t>
      </w:r>
      <w:r w:rsidR="0038119E">
        <w:rPr>
          <w:lang w:val="en-GB"/>
        </w:rPr>
        <w:t xml:space="preserve"> (pit)</w:t>
      </w:r>
    </w:p>
    <w:p w14:paraId="423A15C2" w14:textId="77777777" w:rsidR="00CC52A2" w:rsidRPr="00222CD2" w:rsidRDefault="00CC52A2" w:rsidP="00CC52A2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4961878C" w14:textId="136E5382" w:rsidR="00CC52A2" w:rsidRPr="00222CD2" w:rsidRDefault="00CC52A2" w:rsidP="00CC52A2">
      <w:pPr>
        <w:pStyle w:val="ListParagraph"/>
        <w:numPr>
          <w:ilvl w:val="0"/>
          <w:numId w:val="7"/>
        </w:numPr>
        <w:spacing w:after="0"/>
        <w:rPr>
          <w:lang w:val="en-US"/>
        </w:rPr>
      </w:pPr>
      <w:r w:rsidRPr="00222CD2">
        <w:rPr>
          <w:lang w:val="en-US"/>
        </w:rPr>
        <w:t xml:space="preserve">Small quantity of </w:t>
      </w:r>
      <w:r w:rsidR="00B0510B" w:rsidRPr="00B0510B">
        <w:rPr>
          <w:lang w:val="en-US"/>
        </w:rPr>
        <w:t>plant macrofossils</w:t>
      </w:r>
      <w:r w:rsidRPr="00222CD2">
        <w:rPr>
          <w:lang w:val="en-US"/>
        </w:rPr>
        <w:t xml:space="preserve">, too small for radiocarbon dating; contains sclerotia of </w:t>
      </w:r>
      <w:r w:rsidRPr="00222CD2">
        <w:rPr>
          <w:i/>
          <w:lang w:val="en-US"/>
        </w:rPr>
        <w:t>Cenococcum geophilum</w:t>
      </w:r>
    </w:p>
    <w:p w14:paraId="520274E4" w14:textId="6D575FE1" w:rsidR="00071CF0" w:rsidRPr="00316FFA" w:rsidRDefault="00CC52A2" w:rsidP="00F335F8">
      <w:pPr>
        <w:pStyle w:val="ListParagraph"/>
        <w:numPr>
          <w:ilvl w:val="0"/>
          <w:numId w:val="7"/>
        </w:numPr>
        <w:rPr>
          <w:lang w:val="en-US"/>
        </w:rPr>
      </w:pPr>
      <w:r w:rsidRPr="00316FFA">
        <w:rPr>
          <w:lang w:val="en-US"/>
        </w:rPr>
        <w:t xml:space="preserve">Small quantity of charcoal, very </w:t>
      </w:r>
      <w:r w:rsidR="00B14AD7">
        <w:rPr>
          <w:lang w:val="en-US"/>
        </w:rPr>
        <w:t>small</w:t>
      </w:r>
      <w:r w:rsidRPr="00316FFA">
        <w:rPr>
          <w:lang w:val="en-US"/>
        </w:rPr>
        <w:t xml:space="preserve"> pieces; no short-lived pieces like twigs (</w:t>
      </w:r>
      <w:r w:rsidR="00C3205A" w:rsidRPr="00316FFA">
        <w:rPr>
          <w:lang w:val="en-US"/>
        </w:rPr>
        <w:t xml:space="preserve">Table </w:t>
      </w:r>
      <w:r w:rsidR="006B46FB">
        <w:rPr>
          <w:lang w:val="en-US"/>
        </w:rPr>
        <w:t>2</w:t>
      </w:r>
      <w:r w:rsidR="00316FFA">
        <w:rPr>
          <w:lang w:val="en-US"/>
        </w:rPr>
        <w:t>).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253"/>
        <w:gridCol w:w="940"/>
      </w:tblGrid>
      <w:tr w:rsidR="00222CD2" w:rsidRPr="00222CD2" w14:paraId="0B02D944" w14:textId="77777777" w:rsidTr="009D7BBF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4B2692" w14:textId="77777777" w:rsidR="00CC52A2" w:rsidRPr="00F335F8" w:rsidRDefault="00CC52A2" w:rsidP="00F335F8">
            <w:pPr>
              <w:jc w:val="both"/>
              <w:rPr>
                <w:lang w:val="en-US"/>
              </w:rPr>
            </w:pPr>
            <w:r w:rsidRPr="00F335F8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35137D6A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</w:tcPr>
          <w:p w14:paraId="47BF2532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Acer</w:t>
            </w:r>
            <w:r w:rsidRPr="00222CD2">
              <w:rPr>
                <w:lang w:val="en-US"/>
              </w:rPr>
              <w:t xml:space="preserve"> sp.</w:t>
            </w:r>
          </w:p>
        </w:tc>
      </w:tr>
      <w:tr w:rsidR="00222CD2" w:rsidRPr="00222CD2" w14:paraId="13705EAA" w14:textId="77777777" w:rsidTr="009D7BBF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0755C0FA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  <w:tcBorders>
              <w:top w:val="single" w:sz="4" w:space="0" w:color="auto"/>
            </w:tcBorders>
          </w:tcPr>
          <w:p w14:paraId="7FD8DDEE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  <w:tcBorders>
              <w:top w:val="single" w:sz="4" w:space="0" w:color="auto"/>
            </w:tcBorders>
          </w:tcPr>
          <w:p w14:paraId="3DC6EC9F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621CA7B3" w14:textId="77777777" w:rsidTr="009D7BBF">
        <w:trPr>
          <w:trHeight w:hRule="exact" w:val="284"/>
        </w:trPr>
        <w:tc>
          <w:tcPr>
            <w:tcW w:w="0" w:type="auto"/>
          </w:tcPr>
          <w:p w14:paraId="58EC5D7F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7ECBC4BF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6A47DE00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05A7CCEC" w14:textId="77777777" w:rsidTr="009D7BBF">
        <w:trPr>
          <w:trHeight w:hRule="exact" w:val="284"/>
        </w:trPr>
        <w:tc>
          <w:tcPr>
            <w:tcW w:w="0" w:type="auto"/>
          </w:tcPr>
          <w:p w14:paraId="005A67FB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2753B584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51675EAC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4242A5EE" w14:textId="77777777" w:rsidTr="009D7BBF">
        <w:trPr>
          <w:trHeight w:hRule="exact" w:val="284"/>
        </w:trPr>
        <w:tc>
          <w:tcPr>
            <w:tcW w:w="0" w:type="auto"/>
          </w:tcPr>
          <w:p w14:paraId="116D2472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231BF16C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02098512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2A1F8145" w14:textId="77777777" w:rsidTr="009D7BBF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11E4839E" w14:textId="77777777" w:rsidR="00CC52A2" w:rsidRPr="00222CD2" w:rsidRDefault="00CC52A2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0699FAF3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8</w:t>
            </w:r>
          </w:p>
        </w:tc>
        <w:tc>
          <w:tcPr>
            <w:tcW w:w="940" w:type="dxa"/>
            <w:tcBorders>
              <w:bottom w:val="single" w:sz="4" w:space="0" w:color="auto"/>
            </w:tcBorders>
          </w:tcPr>
          <w:p w14:paraId="5C3CF8BE" w14:textId="77777777" w:rsidR="00CC52A2" w:rsidRPr="00222CD2" w:rsidRDefault="00CC52A2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</w:tr>
    </w:tbl>
    <w:p w14:paraId="72854AB3" w14:textId="400701E3" w:rsidR="00BE240D" w:rsidRDefault="00C3205A" w:rsidP="00F335F8">
      <w:pPr>
        <w:spacing w:after="0"/>
        <w:ind w:left="360"/>
        <w:rPr>
          <w:lang w:val="en-US"/>
        </w:rPr>
      </w:pPr>
      <w:r w:rsidRPr="00222CD2">
        <w:rPr>
          <w:lang w:val="en-US"/>
        </w:rPr>
        <w:lastRenderedPageBreak/>
        <w:t xml:space="preserve">Table </w:t>
      </w:r>
      <w:r w:rsidR="006B46FB">
        <w:rPr>
          <w:lang w:val="en-US"/>
        </w:rPr>
        <w:t>2</w:t>
      </w:r>
      <w:r w:rsidR="00CC52A2" w:rsidRPr="00222CD2">
        <w:rPr>
          <w:lang w:val="en-US"/>
        </w:rPr>
        <w:t>: Diameter of determined charcoal pieces from grave A95, x100</w:t>
      </w:r>
      <w:r w:rsidR="003E735C">
        <w:rPr>
          <w:lang w:val="en-US"/>
        </w:rPr>
        <w:t>.</w:t>
      </w:r>
    </w:p>
    <w:p w14:paraId="67E034A2" w14:textId="77777777" w:rsidR="00F335F8" w:rsidRPr="00222CD2" w:rsidRDefault="00F335F8" w:rsidP="00F335F8">
      <w:pPr>
        <w:spacing w:after="0"/>
        <w:ind w:left="360"/>
        <w:rPr>
          <w:lang w:val="en-US"/>
        </w:rPr>
      </w:pPr>
    </w:p>
    <w:p w14:paraId="0C851A4A" w14:textId="77777777" w:rsidR="00071CF0" w:rsidRPr="00222CD2" w:rsidRDefault="00071CF0" w:rsidP="00993723">
      <w:pPr>
        <w:pStyle w:val="Heading4"/>
        <w:rPr>
          <w:lang w:val="en-GB"/>
        </w:rPr>
      </w:pPr>
      <w:r w:rsidRPr="00222CD2">
        <w:rPr>
          <w:lang w:val="en-GB"/>
        </w:rPr>
        <w:t>A95, x368 (large bag</w:t>
      </w:r>
      <w:r w:rsidR="0038119E">
        <w:rPr>
          <w:lang w:val="en-GB"/>
        </w:rPr>
        <w:t>, pit</w:t>
      </w:r>
      <w:r w:rsidRPr="00222CD2">
        <w:rPr>
          <w:lang w:val="en-GB"/>
        </w:rPr>
        <w:t>)</w:t>
      </w:r>
    </w:p>
    <w:p w14:paraId="694E4BDE" w14:textId="77777777" w:rsidR="00071CF0" w:rsidRPr="00222CD2" w:rsidRDefault="00071CF0" w:rsidP="00071CF0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7BC16C52" w14:textId="77777777" w:rsidR="00071CF0" w:rsidRPr="00222CD2" w:rsidRDefault="00071CF0" w:rsidP="00071CF0">
      <w:pPr>
        <w:pStyle w:val="ListParagraph"/>
        <w:numPr>
          <w:ilvl w:val="0"/>
          <w:numId w:val="8"/>
        </w:numPr>
        <w:spacing w:after="0"/>
        <w:rPr>
          <w:lang w:val="en-US"/>
        </w:rPr>
      </w:pPr>
      <w:r w:rsidRPr="00222CD2">
        <w:rPr>
          <w:lang w:val="en-US"/>
        </w:rPr>
        <w:t>Cremated bone remains</w:t>
      </w:r>
    </w:p>
    <w:p w14:paraId="46657C7A" w14:textId="0A0E0BD7" w:rsidR="00071CF0" w:rsidRPr="00222CD2" w:rsidRDefault="00071CF0" w:rsidP="00071CF0">
      <w:pPr>
        <w:pStyle w:val="ListParagraph"/>
        <w:numPr>
          <w:ilvl w:val="0"/>
          <w:numId w:val="8"/>
        </w:numPr>
        <w:spacing w:after="0"/>
        <w:rPr>
          <w:lang w:val="en-US"/>
        </w:rPr>
      </w:pPr>
      <w:r w:rsidRPr="00222CD2">
        <w:rPr>
          <w:lang w:val="en-US"/>
        </w:rPr>
        <w:t xml:space="preserve">Various small </w:t>
      </w:r>
      <w:r w:rsidR="00B0510B" w:rsidRPr="00B0510B">
        <w:rPr>
          <w:lang w:val="en-US"/>
        </w:rPr>
        <w:t>plant macrofossils</w:t>
      </w:r>
      <w:r w:rsidRPr="00222CD2">
        <w:rPr>
          <w:lang w:val="en-US"/>
        </w:rPr>
        <w:t xml:space="preserve">, many small fragments of weed stems (perhaps remains of tinder material?); </w:t>
      </w:r>
      <w:r w:rsidR="00B0510B" w:rsidRPr="00B0510B">
        <w:rPr>
          <w:lang w:val="en-US"/>
        </w:rPr>
        <w:t>plant macrofossils</w:t>
      </w:r>
      <w:r w:rsidR="00B0510B" w:rsidRPr="00222CD2">
        <w:rPr>
          <w:lang w:val="en-US"/>
        </w:rPr>
        <w:t xml:space="preserve"> </w:t>
      </w:r>
      <w:r w:rsidRPr="00222CD2">
        <w:rPr>
          <w:lang w:val="en-US"/>
        </w:rPr>
        <w:t xml:space="preserve">too small for radiocarbon dating; contains sclerotia of </w:t>
      </w:r>
      <w:r w:rsidRPr="00222CD2">
        <w:rPr>
          <w:i/>
          <w:lang w:val="en-US"/>
        </w:rPr>
        <w:t>Cenococcum geophilum</w:t>
      </w:r>
    </w:p>
    <w:p w14:paraId="490ABF30" w14:textId="03F59EFC" w:rsidR="00071CF0" w:rsidRPr="00B14AD7" w:rsidRDefault="00071CF0" w:rsidP="00F335F8">
      <w:pPr>
        <w:pStyle w:val="ListParagraph"/>
        <w:numPr>
          <w:ilvl w:val="0"/>
          <w:numId w:val="8"/>
        </w:numPr>
        <w:rPr>
          <w:lang w:val="en-US"/>
        </w:rPr>
      </w:pPr>
      <w:r w:rsidRPr="00B14AD7">
        <w:rPr>
          <w:lang w:val="en-US"/>
        </w:rPr>
        <w:t>Many charcoal pieces, several twigs (</w:t>
      </w:r>
      <w:r w:rsidR="006B46FB">
        <w:rPr>
          <w:lang w:val="en-US"/>
        </w:rPr>
        <w:t>Table 3</w:t>
      </w:r>
      <w:r w:rsidR="00B14AD7">
        <w:rPr>
          <w:lang w:val="en-US"/>
        </w:rPr>
        <w:t>).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9"/>
        <w:gridCol w:w="1253"/>
        <w:gridCol w:w="940"/>
      </w:tblGrid>
      <w:tr w:rsidR="00222CD2" w:rsidRPr="00222CD2" w14:paraId="7E462A6E" w14:textId="77777777" w:rsidTr="00071CF0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C557FCF" w14:textId="77777777" w:rsidR="00071CF0" w:rsidRPr="00222CD2" w:rsidRDefault="00071CF0" w:rsidP="00071CF0">
            <w:pPr>
              <w:rPr>
                <w:lang w:val="en-US"/>
              </w:rPr>
            </w:pPr>
            <w:r w:rsidRPr="00222CD2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37150D34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</w:tcPr>
          <w:p w14:paraId="3DA85809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Acer</w:t>
            </w:r>
            <w:r w:rsidRPr="00222CD2">
              <w:rPr>
                <w:lang w:val="en-US"/>
              </w:rPr>
              <w:t xml:space="preserve"> sp.</w:t>
            </w:r>
          </w:p>
        </w:tc>
      </w:tr>
      <w:tr w:rsidR="00222CD2" w:rsidRPr="00222CD2" w14:paraId="37149C21" w14:textId="77777777" w:rsidTr="00071CF0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64D6C401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&lt; 0.5 cm</w:t>
            </w:r>
          </w:p>
        </w:tc>
        <w:tc>
          <w:tcPr>
            <w:tcW w:w="1253" w:type="dxa"/>
            <w:tcBorders>
              <w:top w:val="single" w:sz="4" w:space="0" w:color="auto"/>
            </w:tcBorders>
          </w:tcPr>
          <w:p w14:paraId="1E2A58EB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6</w:t>
            </w:r>
          </w:p>
        </w:tc>
        <w:tc>
          <w:tcPr>
            <w:tcW w:w="940" w:type="dxa"/>
            <w:tcBorders>
              <w:top w:val="single" w:sz="4" w:space="0" w:color="auto"/>
            </w:tcBorders>
          </w:tcPr>
          <w:p w14:paraId="59A20131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5</w:t>
            </w:r>
          </w:p>
        </w:tc>
      </w:tr>
      <w:tr w:rsidR="00222CD2" w:rsidRPr="00222CD2" w14:paraId="0D182D03" w14:textId="77777777" w:rsidTr="00071CF0">
        <w:trPr>
          <w:trHeight w:hRule="exact" w:val="284"/>
        </w:trPr>
        <w:tc>
          <w:tcPr>
            <w:tcW w:w="0" w:type="auto"/>
          </w:tcPr>
          <w:p w14:paraId="2CB663F9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</w:tcPr>
          <w:p w14:paraId="6C2613F5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0BD8894E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7EAB4D0B" w14:textId="77777777" w:rsidTr="00071CF0">
        <w:trPr>
          <w:trHeight w:hRule="exact" w:val="284"/>
        </w:trPr>
        <w:tc>
          <w:tcPr>
            <w:tcW w:w="0" w:type="auto"/>
          </w:tcPr>
          <w:p w14:paraId="73837DFD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16855211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  <w:tc>
          <w:tcPr>
            <w:tcW w:w="940" w:type="dxa"/>
          </w:tcPr>
          <w:p w14:paraId="13AA1318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77FAE0DC" w14:textId="77777777" w:rsidTr="009D7BBF">
        <w:trPr>
          <w:trHeight w:hRule="exact" w:val="284"/>
        </w:trPr>
        <w:tc>
          <w:tcPr>
            <w:tcW w:w="0" w:type="auto"/>
          </w:tcPr>
          <w:p w14:paraId="0CB78A39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783E5D7B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4</w:t>
            </w:r>
          </w:p>
        </w:tc>
        <w:tc>
          <w:tcPr>
            <w:tcW w:w="940" w:type="dxa"/>
          </w:tcPr>
          <w:p w14:paraId="0B954168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1F61F9AB" w14:textId="77777777" w:rsidTr="009D7BBF">
        <w:trPr>
          <w:trHeight w:hRule="exact" w:val="284"/>
        </w:trPr>
        <w:tc>
          <w:tcPr>
            <w:tcW w:w="0" w:type="auto"/>
          </w:tcPr>
          <w:p w14:paraId="6E914CF5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574248B7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9</w:t>
            </w:r>
          </w:p>
        </w:tc>
        <w:tc>
          <w:tcPr>
            <w:tcW w:w="940" w:type="dxa"/>
          </w:tcPr>
          <w:p w14:paraId="24EC7C1C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047E65B5" w14:textId="77777777" w:rsidTr="009D7BBF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0CB3D124" w14:textId="77777777" w:rsidR="00071CF0" w:rsidRPr="00222CD2" w:rsidRDefault="00071CF0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696B1882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4</w:t>
            </w:r>
          </w:p>
        </w:tc>
        <w:tc>
          <w:tcPr>
            <w:tcW w:w="940" w:type="dxa"/>
            <w:tcBorders>
              <w:bottom w:val="single" w:sz="4" w:space="0" w:color="auto"/>
            </w:tcBorders>
          </w:tcPr>
          <w:p w14:paraId="4C98298A" w14:textId="77777777" w:rsidR="00071CF0" w:rsidRPr="00222CD2" w:rsidRDefault="00071CF0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</w:tbl>
    <w:p w14:paraId="07822D7D" w14:textId="5089EA32" w:rsidR="00B14AD7" w:rsidRDefault="006B46FB" w:rsidP="00F335F8">
      <w:pPr>
        <w:spacing w:after="0"/>
        <w:ind w:left="360"/>
        <w:rPr>
          <w:lang w:val="en-US"/>
        </w:rPr>
      </w:pPr>
      <w:r>
        <w:rPr>
          <w:lang w:val="en-US"/>
        </w:rPr>
        <w:t>Table 3</w:t>
      </w:r>
      <w:r w:rsidR="00071CF0" w:rsidRPr="00222CD2">
        <w:rPr>
          <w:lang w:val="en-US"/>
        </w:rPr>
        <w:t>: Diameter of determined charcoal pieces from grave A95, x368 (large bag)</w:t>
      </w:r>
      <w:r w:rsidR="003E735C">
        <w:rPr>
          <w:lang w:val="en-US"/>
        </w:rPr>
        <w:t>.</w:t>
      </w:r>
    </w:p>
    <w:p w14:paraId="55EA5355" w14:textId="77777777" w:rsidR="00F335F8" w:rsidRPr="00222CD2" w:rsidRDefault="00F335F8" w:rsidP="00F335F8">
      <w:pPr>
        <w:spacing w:after="0"/>
        <w:ind w:left="360"/>
        <w:rPr>
          <w:lang w:val="en-US"/>
        </w:rPr>
      </w:pPr>
    </w:p>
    <w:p w14:paraId="57F67833" w14:textId="1559C0D0" w:rsidR="006B46FB" w:rsidRPr="006B46FB" w:rsidRDefault="009D7BBF" w:rsidP="006B46FB">
      <w:pPr>
        <w:pStyle w:val="Heading4"/>
        <w:rPr>
          <w:lang w:val="en-GB"/>
        </w:rPr>
      </w:pPr>
      <w:r w:rsidRPr="00222CD2">
        <w:rPr>
          <w:lang w:val="en-GB"/>
        </w:rPr>
        <w:t>A95, x368 (small bag</w:t>
      </w:r>
      <w:r w:rsidR="0038119E">
        <w:rPr>
          <w:lang w:val="en-GB"/>
        </w:rPr>
        <w:t>, pit</w:t>
      </w:r>
      <w:r w:rsidRPr="00222CD2">
        <w:rPr>
          <w:lang w:val="en-GB"/>
        </w:rPr>
        <w:t>)</w:t>
      </w:r>
    </w:p>
    <w:p w14:paraId="4C0B525C" w14:textId="5FF1BD42" w:rsidR="009D7BBF" w:rsidRPr="00222CD2" w:rsidRDefault="009D7BBF" w:rsidP="009D7BBF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696363F8" w14:textId="1BEE3BF7" w:rsidR="009D7BBF" w:rsidRPr="00222CD2" w:rsidRDefault="009D7BBF" w:rsidP="009D7BBF">
      <w:pPr>
        <w:pStyle w:val="ListParagraph"/>
        <w:numPr>
          <w:ilvl w:val="0"/>
          <w:numId w:val="8"/>
        </w:numPr>
        <w:spacing w:after="0"/>
        <w:rPr>
          <w:lang w:val="en-US"/>
        </w:rPr>
      </w:pPr>
      <w:r w:rsidRPr="00222CD2">
        <w:rPr>
          <w:lang w:val="en-US"/>
        </w:rPr>
        <w:t xml:space="preserve">No </w:t>
      </w:r>
      <w:r w:rsidR="00B0510B" w:rsidRPr="00B0510B">
        <w:rPr>
          <w:lang w:val="en-US"/>
        </w:rPr>
        <w:t>plant macrofossils</w:t>
      </w:r>
      <w:r w:rsidR="00B0510B" w:rsidRPr="00222CD2">
        <w:rPr>
          <w:lang w:val="en-US"/>
        </w:rPr>
        <w:t xml:space="preserve"> </w:t>
      </w:r>
      <w:r w:rsidRPr="00222CD2">
        <w:rPr>
          <w:lang w:val="en-US"/>
        </w:rPr>
        <w:t xml:space="preserve">for radiocarbon dating; contains sclerotia of </w:t>
      </w:r>
      <w:r w:rsidRPr="00222CD2">
        <w:rPr>
          <w:i/>
          <w:lang w:val="en-US"/>
        </w:rPr>
        <w:t>Cenococcum geophilum</w:t>
      </w:r>
    </w:p>
    <w:p w14:paraId="66718309" w14:textId="7614D16C" w:rsidR="009D7BBF" w:rsidRPr="00316FFA" w:rsidRDefault="009D7BBF" w:rsidP="00B14AD7">
      <w:pPr>
        <w:pStyle w:val="ListParagraph"/>
        <w:numPr>
          <w:ilvl w:val="0"/>
          <w:numId w:val="8"/>
        </w:numPr>
        <w:spacing w:after="0"/>
        <w:rPr>
          <w:lang w:val="en-US"/>
        </w:rPr>
      </w:pPr>
      <w:r w:rsidRPr="00316FFA">
        <w:rPr>
          <w:lang w:val="en-US"/>
        </w:rPr>
        <w:t xml:space="preserve">Small quantity of charcoal, very </w:t>
      </w:r>
      <w:r w:rsidR="00B14AD7">
        <w:rPr>
          <w:lang w:val="en-US"/>
        </w:rPr>
        <w:t>small</w:t>
      </w:r>
      <w:r w:rsidRPr="00316FFA">
        <w:rPr>
          <w:lang w:val="en-US"/>
        </w:rPr>
        <w:t xml:space="preserve"> pieces; no short-lived pieces like twi</w:t>
      </w:r>
      <w:r w:rsidR="00316FFA">
        <w:rPr>
          <w:lang w:val="en-US"/>
        </w:rPr>
        <w:t>gs</w:t>
      </w:r>
      <w:r w:rsidR="006B46FB">
        <w:rPr>
          <w:lang w:val="en-US"/>
        </w:rPr>
        <w:t>.</w:t>
      </w:r>
    </w:p>
    <w:p w14:paraId="0B1CB567" w14:textId="77777777" w:rsidR="009D7BBF" w:rsidRPr="00222CD2" w:rsidRDefault="009D7BBF" w:rsidP="009D7BBF">
      <w:pPr>
        <w:spacing w:after="0"/>
        <w:ind w:left="720"/>
        <w:rPr>
          <w:lang w:val="en-US"/>
        </w:rPr>
      </w:pPr>
    </w:p>
    <w:p w14:paraId="6767F07B" w14:textId="65650140" w:rsidR="00993723" w:rsidRDefault="005A1792" w:rsidP="006807AC">
      <w:pPr>
        <w:pStyle w:val="Heading3"/>
        <w:rPr>
          <w:lang w:val="en-GB"/>
        </w:rPr>
      </w:pPr>
      <w:r w:rsidRPr="00222CD2">
        <w:rPr>
          <w:lang w:val="en-GB"/>
        </w:rPr>
        <w:t xml:space="preserve">Grave </w:t>
      </w:r>
      <w:r w:rsidR="006807AC" w:rsidRPr="00222CD2">
        <w:rPr>
          <w:lang w:val="en-GB"/>
        </w:rPr>
        <w:t>A99</w:t>
      </w:r>
    </w:p>
    <w:p w14:paraId="6EEDD248" w14:textId="4678C5F9" w:rsidR="006B46FB" w:rsidRDefault="006B46FB" w:rsidP="006B46FB">
      <w:pPr>
        <w:rPr>
          <w:lang w:val="en-GB"/>
        </w:rPr>
      </w:pPr>
      <w:r>
        <w:rPr>
          <w:lang w:val="en-GB"/>
        </w:rPr>
        <w:t>Four</w:t>
      </w:r>
      <w:r>
        <w:rPr>
          <w:lang w:val="en-GB"/>
        </w:rPr>
        <w:t xml:space="preserve"> charcoal pieces were sampled for radiocarbon dating (T</w:t>
      </w:r>
      <w:r>
        <w:rPr>
          <w:lang w:val="en-GB"/>
        </w:rPr>
        <w:t>able 4</w:t>
      </w:r>
      <w:r>
        <w:rPr>
          <w:lang w:val="en-GB"/>
        </w:rPr>
        <w:t>).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1"/>
        <w:gridCol w:w="1271"/>
        <w:gridCol w:w="1785"/>
        <w:gridCol w:w="871"/>
        <w:gridCol w:w="3201"/>
      </w:tblGrid>
      <w:tr w:rsidR="006B46FB" w:rsidRPr="00CA28BA" w14:paraId="03223586" w14:textId="77777777" w:rsidTr="006B46FB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642B34E" w14:textId="6E927CC0" w:rsidR="006B46FB" w:rsidRPr="00222CD2" w:rsidRDefault="006B46FB" w:rsidP="00806F36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AD7465C" w14:textId="1FAE83BE" w:rsidR="006B46FB" w:rsidRPr="00222CD2" w:rsidRDefault="006B46FB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FB30FAF" w14:textId="736C9453" w:rsidR="006B46FB" w:rsidRPr="00222CD2" w:rsidRDefault="006B46FB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36DABBA" w14:textId="77777777" w:rsidR="006B46FB" w:rsidRPr="00222CD2" w:rsidRDefault="006B46FB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161E1D9" w14:textId="77777777" w:rsidR="006B46FB" w:rsidRPr="00222CD2" w:rsidRDefault="006B46FB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iameter category of growth ring</w:t>
            </w:r>
          </w:p>
        </w:tc>
      </w:tr>
      <w:tr w:rsidR="006B46FB" w:rsidRPr="00222CD2" w14:paraId="1B6B0A66" w14:textId="77777777" w:rsidTr="006B46FB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7CE27E4F" w14:textId="246DA1E8" w:rsidR="006B46FB" w:rsidRPr="0038119E" w:rsidRDefault="006B46FB" w:rsidP="006B46FB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99, x6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26C1A8A" w14:textId="511F646E" w:rsidR="006B46FB" w:rsidRPr="00222CD2" w:rsidRDefault="006B46FB" w:rsidP="006B46FB">
            <w:pPr>
              <w:rPr>
                <w:lang w:val="en-US"/>
              </w:rPr>
            </w:pPr>
            <w:r w:rsidRPr="0038119E">
              <w:rPr>
                <w:rFonts w:cstheme="minorHAnsi"/>
                <w:color w:val="000000"/>
                <w:lang w:val="en-US"/>
              </w:rPr>
              <w:t>RICH-2506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842F734" w14:textId="3C5CA23C" w:rsidR="006B46FB" w:rsidRPr="00222CD2" w:rsidRDefault="006B46FB" w:rsidP="006B46FB">
            <w:pPr>
              <w:rPr>
                <w:i/>
              </w:rPr>
            </w:pPr>
            <w:r w:rsidRPr="00222CD2">
              <w:rPr>
                <w:i/>
                <w:lang w:val="en-GB"/>
              </w:rPr>
              <w:t xml:space="preserve">Quercus </w:t>
            </w:r>
            <w:r w:rsidRPr="00222CD2">
              <w:rPr>
                <w:lang w:val="en-GB"/>
              </w:rPr>
              <w:t>sp. trunk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C1252EA" w14:textId="48C89C35" w:rsidR="006B46FB" w:rsidRPr="00222CD2" w:rsidRDefault="006B46FB" w:rsidP="006B46FB">
            <w:r w:rsidRPr="00222CD2">
              <w:rPr>
                <w:lang w:val="en-GB"/>
              </w:rPr>
              <w:t>0.005 g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03D0B8" w14:textId="531D70DF" w:rsidR="006B46FB" w:rsidRPr="00222CD2" w:rsidRDefault="006B46FB" w:rsidP="006B46FB">
            <w:r w:rsidRPr="00222CD2">
              <w:rPr>
                <w:lang w:val="en-GB"/>
              </w:rPr>
              <w:t>&lt; 10 cm</w:t>
            </w:r>
          </w:p>
        </w:tc>
      </w:tr>
      <w:tr w:rsidR="006B46FB" w:rsidRPr="00222CD2" w14:paraId="3B3C2800" w14:textId="77777777" w:rsidTr="006B46FB">
        <w:trPr>
          <w:trHeight w:hRule="exact" w:val="284"/>
        </w:trPr>
        <w:tc>
          <w:tcPr>
            <w:tcW w:w="0" w:type="auto"/>
          </w:tcPr>
          <w:p w14:paraId="12B10494" w14:textId="1506B0F2" w:rsidR="006B46FB" w:rsidRDefault="006B46FB" w:rsidP="006B46FB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99, x65</w:t>
            </w:r>
          </w:p>
        </w:tc>
        <w:tc>
          <w:tcPr>
            <w:tcW w:w="0" w:type="auto"/>
          </w:tcPr>
          <w:p w14:paraId="2C0968F3" w14:textId="2B15B7FF" w:rsidR="006B46FB" w:rsidRPr="0038119E" w:rsidRDefault="006B46FB" w:rsidP="006B46FB">
            <w:pPr>
              <w:rPr>
                <w:rFonts w:cstheme="minorHAnsi"/>
                <w:color w:val="000000"/>
                <w:lang w:val="en-US"/>
              </w:rPr>
            </w:pPr>
            <w:r w:rsidRPr="0038119E">
              <w:rPr>
                <w:rFonts w:cstheme="minorHAnsi"/>
                <w:color w:val="000000"/>
                <w:lang w:val="en-US"/>
              </w:rPr>
              <w:t>RICH-25071</w:t>
            </w:r>
          </w:p>
        </w:tc>
        <w:tc>
          <w:tcPr>
            <w:tcW w:w="0" w:type="auto"/>
          </w:tcPr>
          <w:p w14:paraId="000BFB30" w14:textId="7B408208" w:rsidR="006B46FB" w:rsidRPr="00222CD2" w:rsidRDefault="006B46FB" w:rsidP="006B46FB">
            <w:pPr>
              <w:rPr>
                <w:i/>
              </w:rPr>
            </w:pPr>
            <w:r w:rsidRPr="00222CD2">
              <w:rPr>
                <w:i/>
              </w:rPr>
              <w:t xml:space="preserve">Alnus </w:t>
            </w:r>
            <w:r w:rsidRPr="00222CD2">
              <w:t>sp. trunk</w:t>
            </w:r>
          </w:p>
        </w:tc>
        <w:tc>
          <w:tcPr>
            <w:tcW w:w="0" w:type="auto"/>
          </w:tcPr>
          <w:p w14:paraId="66B009CC" w14:textId="74C96949" w:rsidR="006B46FB" w:rsidRPr="00222CD2" w:rsidRDefault="006B46FB" w:rsidP="006B46FB">
            <w:r w:rsidRPr="00222CD2">
              <w:t>0.006 g</w:t>
            </w:r>
          </w:p>
        </w:tc>
        <w:tc>
          <w:tcPr>
            <w:tcW w:w="0" w:type="auto"/>
          </w:tcPr>
          <w:p w14:paraId="0A74BB25" w14:textId="6DD90370" w:rsidR="006B46FB" w:rsidRPr="00222CD2" w:rsidRDefault="006B46FB" w:rsidP="006B46FB">
            <w:r w:rsidRPr="00222CD2">
              <w:t>8-10 cm</w:t>
            </w:r>
          </w:p>
        </w:tc>
      </w:tr>
      <w:tr w:rsidR="006B46FB" w:rsidRPr="00222CD2" w14:paraId="0C324736" w14:textId="77777777" w:rsidTr="006B46FB">
        <w:trPr>
          <w:trHeight w:hRule="exact" w:val="284"/>
        </w:trPr>
        <w:tc>
          <w:tcPr>
            <w:tcW w:w="0" w:type="auto"/>
          </w:tcPr>
          <w:p w14:paraId="4E517AA9" w14:textId="188B96BB" w:rsidR="006B46FB" w:rsidRDefault="006B46FB" w:rsidP="006B46FB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99, x346</w:t>
            </w:r>
          </w:p>
        </w:tc>
        <w:tc>
          <w:tcPr>
            <w:tcW w:w="0" w:type="auto"/>
          </w:tcPr>
          <w:p w14:paraId="26DB8CF3" w14:textId="3E2247AB" w:rsidR="006B46FB" w:rsidRPr="0038119E" w:rsidRDefault="006B46FB" w:rsidP="006B46FB">
            <w:pPr>
              <w:rPr>
                <w:rFonts w:cstheme="minorHAnsi"/>
                <w:color w:val="000000"/>
                <w:lang w:val="en-US"/>
              </w:rPr>
            </w:pPr>
            <w:r w:rsidRPr="0038119E">
              <w:rPr>
                <w:rFonts w:cstheme="minorHAnsi"/>
                <w:color w:val="000000"/>
                <w:lang w:val="en-US"/>
              </w:rPr>
              <w:t>RICH-25069</w:t>
            </w:r>
          </w:p>
        </w:tc>
        <w:tc>
          <w:tcPr>
            <w:tcW w:w="0" w:type="auto"/>
          </w:tcPr>
          <w:p w14:paraId="4FBAFACD" w14:textId="44244CC1" w:rsidR="006B46FB" w:rsidRPr="00222CD2" w:rsidRDefault="006B46FB" w:rsidP="006B46FB">
            <w:pPr>
              <w:rPr>
                <w:i/>
              </w:rPr>
            </w:pPr>
            <w:r w:rsidRPr="00222CD2">
              <w:rPr>
                <w:i/>
              </w:rPr>
              <w:t xml:space="preserve">Alnus </w:t>
            </w:r>
            <w:r w:rsidRPr="00222CD2">
              <w:t>sp. twig</w:t>
            </w:r>
          </w:p>
        </w:tc>
        <w:tc>
          <w:tcPr>
            <w:tcW w:w="0" w:type="auto"/>
          </w:tcPr>
          <w:p w14:paraId="533470F9" w14:textId="3FA15597" w:rsidR="006B46FB" w:rsidRPr="00222CD2" w:rsidRDefault="006B46FB" w:rsidP="006B46FB">
            <w:r w:rsidRPr="00222CD2">
              <w:t>0.011 g</w:t>
            </w:r>
          </w:p>
        </w:tc>
        <w:tc>
          <w:tcPr>
            <w:tcW w:w="0" w:type="auto"/>
          </w:tcPr>
          <w:p w14:paraId="1DDEECE1" w14:textId="2B5D54A7" w:rsidR="006B46FB" w:rsidRPr="00222CD2" w:rsidRDefault="006B46FB" w:rsidP="006B46FB">
            <w:r w:rsidRPr="00222CD2">
              <w:t>&lt; 0.3 cm</w:t>
            </w:r>
          </w:p>
        </w:tc>
      </w:tr>
      <w:tr w:rsidR="006B46FB" w:rsidRPr="00222CD2" w14:paraId="40043AE5" w14:textId="77777777" w:rsidTr="006B46FB">
        <w:trPr>
          <w:trHeight w:hRule="exact" w:val="284"/>
        </w:trPr>
        <w:tc>
          <w:tcPr>
            <w:tcW w:w="0" w:type="auto"/>
          </w:tcPr>
          <w:p w14:paraId="6A301786" w14:textId="5BB028BB" w:rsidR="006B46FB" w:rsidRPr="0038119E" w:rsidRDefault="006B46FB" w:rsidP="006B46FB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99, x346</w:t>
            </w:r>
          </w:p>
        </w:tc>
        <w:tc>
          <w:tcPr>
            <w:tcW w:w="0" w:type="auto"/>
          </w:tcPr>
          <w:p w14:paraId="747A9F94" w14:textId="18149F4D" w:rsidR="006B46FB" w:rsidRPr="00222CD2" w:rsidRDefault="006B46FB" w:rsidP="006B46FB">
            <w:pPr>
              <w:rPr>
                <w:lang w:val="en-GB"/>
              </w:rPr>
            </w:pPr>
            <w:r w:rsidRPr="0038119E">
              <w:rPr>
                <w:rFonts w:cstheme="minorHAnsi"/>
                <w:color w:val="000000"/>
                <w:lang w:val="en-US"/>
              </w:rPr>
              <w:t>RICH-25066</w:t>
            </w:r>
          </w:p>
        </w:tc>
        <w:tc>
          <w:tcPr>
            <w:tcW w:w="0" w:type="auto"/>
          </w:tcPr>
          <w:p w14:paraId="1F48D745" w14:textId="4569B99C" w:rsidR="006B46FB" w:rsidRPr="00222CD2" w:rsidRDefault="006B46FB" w:rsidP="006B46FB">
            <w:r w:rsidRPr="00222CD2">
              <w:rPr>
                <w:i/>
              </w:rPr>
              <w:t xml:space="preserve">Alnus </w:t>
            </w:r>
            <w:r w:rsidRPr="00222CD2">
              <w:t>sp. trunk</w:t>
            </w:r>
          </w:p>
        </w:tc>
        <w:tc>
          <w:tcPr>
            <w:tcW w:w="0" w:type="auto"/>
          </w:tcPr>
          <w:p w14:paraId="48773820" w14:textId="77777777" w:rsidR="006B46FB" w:rsidRPr="00222CD2" w:rsidRDefault="006B46FB" w:rsidP="006B46FB">
            <w:pPr>
              <w:rPr>
                <w:lang w:val="en-GB"/>
              </w:rPr>
            </w:pPr>
            <w:r w:rsidRPr="00222CD2">
              <w:rPr>
                <w:lang w:val="en-GB"/>
              </w:rPr>
              <w:t>0.031 g</w:t>
            </w:r>
          </w:p>
        </w:tc>
        <w:tc>
          <w:tcPr>
            <w:tcW w:w="0" w:type="auto"/>
          </w:tcPr>
          <w:p w14:paraId="20B0F719" w14:textId="77777777" w:rsidR="006B46FB" w:rsidRPr="00222CD2" w:rsidRDefault="006B46FB" w:rsidP="006B46FB">
            <w:pPr>
              <w:rPr>
                <w:lang w:val="en-GB"/>
              </w:rPr>
            </w:pPr>
            <w:r w:rsidRPr="00222CD2">
              <w:rPr>
                <w:lang w:val="en-GB"/>
              </w:rPr>
              <w:t>&gt; 10 cm</w:t>
            </w:r>
          </w:p>
        </w:tc>
      </w:tr>
    </w:tbl>
    <w:p w14:paraId="7D544199" w14:textId="025044D9" w:rsidR="006B46FB" w:rsidRDefault="006504D0" w:rsidP="006B46FB">
      <w:pPr>
        <w:spacing w:after="0"/>
        <w:ind w:left="360"/>
        <w:rPr>
          <w:lang w:val="en-US"/>
        </w:rPr>
      </w:pPr>
      <w:r>
        <w:rPr>
          <w:lang w:val="en-US"/>
        </w:rPr>
        <w:t>Table 4</w:t>
      </w:r>
      <w:r w:rsidR="006B46FB" w:rsidRPr="00222CD2">
        <w:rPr>
          <w:lang w:val="en-US"/>
        </w:rPr>
        <w:t xml:space="preserve">: Charcoal pieces </w:t>
      </w:r>
      <w:r w:rsidR="006B46FB">
        <w:rPr>
          <w:lang w:val="en-US"/>
        </w:rPr>
        <w:t>sampled</w:t>
      </w:r>
      <w:r w:rsidR="006B46FB" w:rsidRPr="00222CD2">
        <w:rPr>
          <w:lang w:val="en-US"/>
        </w:rPr>
        <w:t xml:space="preserve"> for radioca</w:t>
      </w:r>
      <w:r w:rsidR="006B46FB">
        <w:rPr>
          <w:lang w:val="en-US"/>
        </w:rPr>
        <w:t>rbon dating from grave A99</w:t>
      </w:r>
      <w:r w:rsidR="003E735C">
        <w:rPr>
          <w:lang w:val="en-US"/>
        </w:rPr>
        <w:t>.</w:t>
      </w:r>
    </w:p>
    <w:p w14:paraId="7CB3A749" w14:textId="77777777" w:rsidR="006B46FB" w:rsidRPr="00222CD2" w:rsidRDefault="006B46FB" w:rsidP="006B46FB">
      <w:pPr>
        <w:spacing w:after="0"/>
        <w:ind w:left="360"/>
        <w:rPr>
          <w:lang w:val="en-US"/>
        </w:rPr>
      </w:pPr>
    </w:p>
    <w:p w14:paraId="71A8044A" w14:textId="77777777" w:rsidR="006807AC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 xml:space="preserve">A99, </w:t>
      </w:r>
      <w:r w:rsidR="006807AC" w:rsidRPr="00222CD2">
        <w:rPr>
          <w:lang w:val="en-GB"/>
        </w:rPr>
        <w:t>x65</w:t>
      </w:r>
      <w:r w:rsidR="0038119E">
        <w:rPr>
          <w:lang w:val="en-GB"/>
        </w:rPr>
        <w:t xml:space="preserve"> (pit)</w:t>
      </w:r>
    </w:p>
    <w:p w14:paraId="55B9738F" w14:textId="77777777" w:rsidR="006807AC" w:rsidRPr="00222CD2" w:rsidRDefault="006807AC" w:rsidP="006807AC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46930559" w14:textId="641C8A8F" w:rsidR="009D7BBF" w:rsidRPr="00222CD2" w:rsidRDefault="006807AC" w:rsidP="006807AC">
      <w:pPr>
        <w:pStyle w:val="ListParagraph"/>
        <w:numPr>
          <w:ilvl w:val="0"/>
          <w:numId w:val="9"/>
        </w:numPr>
        <w:spacing w:after="0"/>
        <w:rPr>
          <w:lang w:val="en-US"/>
        </w:rPr>
      </w:pPr>
      <w:r w:rsidRPr="00222CD2">
        <w:rPr>
          <w:lang w:val="en-US"/>
        </w:rPr>
        <w:t xml:space="preserve">No </w:t>
      </w:r>
      <w:r w:rsidR="00B0510B" w:rsidRPr="00B0510B">
        <w:rPr>
          <w:lang w:val="en-US"/>
        </w:rPr>
        <w:t>plant macrofossils</w:t>
      </w:r>
      <w:r w:rsidRPr="00222CD2">
        <w:rPr>
          <w:lang w:val="en-US"/>
        </w:rPr>
        <w:t xml:space="preserve">; contains sclerotia of </w:t>
      </w:r>
      <w:r w:rsidRPr="00222CD2">
        <w:rPr>
          <w:i/>
          <w:lang w:val="en-US"/>
        </w:rPr>
        <w:t>Cenococcum geophilum</w:t>
      </w:r>
    </w:p>
    <w:p w14:paraId="1140FD5A" w14:textId="6FE524D7" w:rsidR="006807AC" w:rsidRPr="00222CD2" w:rsidRDefault="006807AC" w:rsidP="006807AC">
      <w:pPr>
        <w:pStyle w:val="ListParagraph"/>
        <w:numPr>
          <w:ilvl w:val="0"/>
          <w:numId w:val="9"/>
        </w:numPr>
        <w:spacing w:after="0"/>
        <w:rPr>
          <w:lang w:val="en-US"/>
        </w:rPr>
      </w:pPr>
      <w:r w:rsidRPr="00222CD2">
        <w:rPr>
          <w:lang w:val="en-US"/>
        </w:rPr>
        <w:t xml:space="preserve">Small quantity of charcoal, very </w:t>
      </w:r>
      <w:r w:rsidR="00B14AD7">
        <w:rPr>
          <w:lang w:val="en-US"/>
        </w:rPr>
        <w:t>small</w:t>
      </w:r>
      <w:r w:rsidRPr="00222CD2">
        <w:rPr>
          <w:lang w:val="en-US"/>
        </w:rPr>
        <w:t xml:space="preserve"> pieces; no short-lived pieces like </w:t>
      </w:r>
      <w:r w:rsidRPr="003E735C">
        <w:rPr>
          <w:lang w:val="en-US"/>
        </w:rPr>
        <w:t>twigs (</w:t>
      </w:r>
      <w:r w:rsidR="006504D0">
        <w:rPr>
          <w:lang w:val="en-US"/>
        </w:rPr>
        <w:t>table 5</w:t>
      </w:r>
      <w:r w:rsidR="003E735C">
        <w:rPr>
          <w:lang w:val="en-US"/>
        </w:rPr>
        <w:t>).</w:t>
      </w:r>
    </w:p>
    <w:p w14:paraId="05442D41" w14:textId="77777777" w:rsidR="006807AC" w:rsidRPr="00222CD2" w:rsidRDefault="006807AC" w:rsidP="006807AC">
      <w:pPr>
        <w:pStyle w:val="ListParagraph"/>
        <w:spacing w:after="0"/>
        <w:ind w:left="1080"/>
        <w:rPr>
          <w:lang w:val="en-US"/>
        </w:rPr>
      </w:pP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253"/>
        <w:gridCol w:w="1046"/>
        <w:gridCol w:w="992"/>
      </w:tblGrid>
      <w:tr w:rsidR="00301336" w:rsidRPr="00222CD2" w14:paraId="52D99DAA" w14:textId="77777777" w:rsidTr="006807AC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388DC00" w14:textId="77777777" w:rsidR="006807AC" w:rsidRPr="00222CD2" w:rsidRDefault="006807AC" w:rsidP="006807AC">
            <w:pPr>
              <w:rPr>
                <w:lang w:val="en-US"/>
              </w:rPr>
            </w:pPr>
            <w:r w:rsidRPr="00222CD2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546CA71E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1046" w:type="dxa"/>
            <w:tcBorders>
              <w:top w:val="single" w:sz="4" w:space="0" w:color="auto"/>
              <w:bottom w:val="single" w:sz="4" w:space="0" w:color="auto"/>
            </w:tcBorders>
          </w:tcPr>
          <w:p w14:paraId="67540FCD" w14:textId="77777777" w:rsidR="006807AC" w:rsidRPr="00222CD2" w:rsidRDefault="006807AC" w:rsidP="0038119E">
            <w:pPr>
              <w:rPr>
                <w:i/>
                <w:lang w:val="en-US"/>
              </w:rPr>
            </w:pPr>
            <w:r w:rsidRPr="00222CD2">
              <w:rPr>
                <w:i/>
                <w:lang w:val="en-US"/>
              </w:rPr>
              <w:t xml:space="preserve">Alnus </w:t>
            </w:r>
            <w:r w:rsidRPr="00222CD2">
              <w:rPr>
                <w:lang w:val="en-US"/>
              </w:rPr>
              <w:t>sp.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EEF0683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Acer</w:t>
            </w:r>
            <w:r w:rsidRPr="00222CD2">
              <w:rPr>
                <w:lang w:val="en-US"/>
              </w:rPr>
              <w:t xml:space="preserve"> sp.</w:t>
            </w:r>
          </w:p>
        </w:tc>
      </w:tr>
      <w:tr w:rsidR="00301336" w:rsidRPr="00222CD2" w14:paraId="1B10B4B7" w14:textId="77777777" w:rsidTr="006807AC">
        <w:trPr>
          <w:trHeight w:hRule="exact" w:val="284"/>
        </w:trPr>
        <w:tc>
          <w:tcPr>
            <w:tcW w:w="0" w:type="auto"/>
          </w:tcPr>
          <w:p w14:paraId="018266F1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</w:tcPr>
          <w:p w14:paraId="02B3D969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48A84AEA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92" w:type="dxa"/>
          </w:tcPr>
          <w:p w14:paraId="7B4EDA11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2CE03C65" w14:textId="77777777" w:rsidTr="006807AC">
        <w:trPr>
          <w:trHeight w:hRule="exact" w:val="284"/>
        </w:trPr>
        <w:tc>
          <w:tcPr>
            <w:tcW w:w="0" w:type="auto"/>
          </w:tcPr>
          <w:p w14:paraId="6AF191BE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507107E1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1B482546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92" w:type="dxa"/>
          </w:tcPr>
          <w:p w14:paraId="39CA9C70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58C68CA0" w14:textId="77777777" w:rsidTr="006807AC">
        <w:trPr>
          <w:trHeight w:hRule="exact" w:val="284"/>
        </w:trPr>
        <w:tc>
          <w:tcPr>
            <w:tcW w:w="0" w:type="auto"/>
          </w:tcPr>
          <w:p w14:paraId="3179C203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2714C655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  <w:tc>
          <w:tcPr>
            <w:tcW w:w="1046" w:type="dxa"/>
          </w:tcPr>
          <w:p w14:paraId="63096B2A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92" w:type="dxa"/>
          </w:tcPr>
          <w:p w14:paraId="7B61249D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41CB81B9" w14:textId="77777777" w:rsidTr="006807AC">
        <w:trPr>
          <w:trHeight w:hRule="exact" w:val="284"/>
        </w:trPr>
        <w:tc>
          <w:tcPr>
            <w:tcW w:w="0" w:type="auto"/>
          </w:tcPr>
          <w:p w14:paraId="540DBE0D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2E40D017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077BD442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3</w:t>
            </w:r>
          </w:p>
        </w:tc>
        <w:tc>
          <w:tcPr>
            <w:tcW w:w="992" w:type="dxa"/>
          </w:tcPr>
          <w:p w14:paraId="348A898C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368F11A9" w14:textId="77777777" w:rsidTr="006807AC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373C6316" w14:textId="77777777" w:rsidR="006807AC" w:rsidRPr="00222CD2" w:rsidRDefault="006807A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22B20468" w14:textId="77777777" w:rsidR="006807AC" w:rsidRPr="00222CD2" w:rsidRDefault="006807AC" w:rsidP="006807AC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3</w:t>
            </w:r>
          </w:p>
        </w:tc>
        <w:tc>
          <w:tcPr>
            <w:tcW w:w="1046" w:type="dxa"/>
            <w:tcBorders>
              <w:bottom w:val="single" w:sz="4" w:space="0" w:color="auto"/>
            </w:tcBorders>
          </w:tcPr>
          <w:p w14:paraId="225FD337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5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513698C1" w14:textId="77777777" w:rsidR="006807AC" w:rsidRPr="00222CD2" w:rsidRDefault="006807A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3</w:t>
            </w:r>
          </w:p>
        </w:tc>
      </w:tr>
    </w:tbl>
    <w:p w14:paraId="29A5494D" w14:textId="475D4CF6" w:rsidR="006807AC" w:rsidRPr="00222CD2" w:rsidRDefault="006504D0" w:rsidP="006807AC">
      <w:pPr>
        <w:ind w:left="360"/>
        <w:rPr>
          <w:lang w:val="en-US"/>
        </w:rPr>
      </w:pPr>
      <w:r>
        <w:rPr>
          <w:lang w:val="en-US"/>
        </w:rPr>
        <w:t>Table 5</w:t>
      </w:r>
      <w:r w:rsidR="006807AC" w:rsidRPr="00222CD2">
        <w:rPr>
          <w:lang w:val="en-US"/>
        </w:rPr>
        <w:t>: Diameter of determined charcoal pieces from grave A99, x65</w:t>
      </w:r>
      <w:r w:rsidR="003E735C">
        <w:rPr>
          <w:lang w:val="en-US"/>
        </w:rPr>
        <w:t>.</w:t>
      </w:r>
    </w:p>
    <w:p w14:paraId="657C6315" w14:textId="77777777" w:rsidR="00316FFA" w:rsidRPr="00222CD2" w:rsidRDefault="00316FFA" w:rsidP="00316FFA">
      <w:pPr>
        <w:spacing w:after="0"/>
        <w:ind w:left="360"/>
        <w:rPr>
          <w:lang w:val="en-US"/>
        </w:rPr>
      </w:pPr>
    </w:p>
    <w:p w14:paraId="4C89047E" w14:textId="77777777" w:rsidR="00C47FFD" w:rsidRPr="00222CD2" w:rsidRDefault="00C47FFD" w:rsidP="00993723">
      <w:pPr>
        <w:pStyle w:val="Heading4"/>
        <w:rPr>
          <w:lang w:val="en-GB"/>
        </w:rPr>
      </w:pPr>
      <w:r w:rsidRPr="00222CD2">
        <w:rPr>
          <w:lang w:val="en-GB"/>
        </w:rPr>
        <w:t>A99, x346</w:t>
      </w:r>
      <w:r w:rsidR="0038119E">
        <w:rPr>
          <w:lang w:val="en-GB"/>
        </w:rPr>
        <w:t xml:space="preserve"> (urn)</w:t>
      </w:r>
    </w:p>
    <w:p w14:paraId="3F7E26FF" w14:textId="77777777" w:rsidR="00C47FFD" w:rsidRPr="00222CD2" w:rsidRDefault="00C47FFD" w:rsidP="00C47FFD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65AADA94" w14:textId="77777777" w:rsidR="00C47FFD" w:rsidRPr="00222CD2" w:rsidRDefault="00C47FFD" w:rsidP="00C47FFD">
      <w:pPr>
        <w:pStyle w:val="ListParagraph"/>
        <w:numPr>
          <w:ilvl w:val="0"/>
          <w:numId w:val="9"/>
        </w:numPr>
        <w:spacing w:after="0"/>
        <w:rPr>
          <w:lang w:val="en-US"/>
        </w:rPr>
      </w:pPr>
      <w:r w:rsidRPr="00222CD2">
        <w:rPr>
          <w:lang w:val="en-US"/>
        </w:rPr>
        <w:t>Cremated bones</w:t>
      </w:r>
    </w:p>
    <w:p w14:paraId="669046B7" w14:textId="646EEA90" w:rsidR="00C47FFD" w:rsidRPr="00222CD2" w:rsidRDefault="00C47FFD" w:rsidP="00C47FFD">
      <w:pPr>
        <w:pStyle w:val="ListParagraph"/>
        <w:numPr>
          <w:ilvl w:val="0"/>
          <w:numId w:val="9"/>
        </w:numPr>
        <w:spacing w:after="0"/>
        <w:rPr>
          <w:lang w:val="en-US"/>
        </w:rPr>
      </w:pPr>
      <w:r w:rsidRPr="00222CD2">
        <w:rPr>
          <w:lang w:val="en-US"/>
        </w:rPr>
        <w:t xml:space="preserve">A few </w:t>
      </w:r>
      <w:r w:rsidR="00B0510B" w:rsidRPr="00B0510B">
        <w:rPr>
          <w:lang w:val="en-US"/>
        </w:rPr>
        <w:t>plant macrofossils</w:t>
      </w:r>
      <w:r w:rsidRPr="00222CD2">
        <w:rPr>
          <w:lang w:val="en-US"/>
        </w:rPr>
        <w:t xml:space="preserve">, too small for dating; contains sclerotia of </w:t>
      </w:r>
      <w:r w:rsidRPr="00222CD2">
        <w:rPr>
          <w:i/>
          <w:lang w:val="en-US"/>
        </w:rPr>
        <w:t>Cenococcum geophilum</w:t>
      </w:r>
    </w:p>
    <w:p w14:paraId="47F5CA59" w14:textId="3786C498" w:rsidR="00C47FFD" w:rsidRPr="00222CD2" w:rsidRDefault="00C47FFD" w:rsidP="00C47FFD">
      <w:pPr>
        <w:pStyle w:val="ListParagraph"/>
        <w:numPr>
          <w:ilvl w:val="0"/>
          <w:numId w:val="9"/>
        </w:numPr>
        <w:spacing w:after="0"/>
        <w:rPr>
          <w:lang w:val="en-US"/>
        </w:rPr>
      </w:pPr>
      <w:r w:rsidRPr="00222CD2">
        <w:rPr>
          <w:lang w:val="en-US"/>
        </w:rPr>
        <w:t>Many pieces of charcoal; 4 twig fragments from different trees (</w:t>
      </w:r>
      <w:r w:rsidR="006504D0">
        <w:rPr>
          <w:lang w:val="en-US"/>
        </w:rPr>
        <w:t>Table 6</w:t>
      </w:r>
      <w:r w:rsidR="003E735C">
        <w:rPr>
          <w:lang w:val="en-US"/>
        </w:rPr>
        <w:t>).</w:t>
      </w:r>
    </w:p>
    <w:p w14:paraId="3B609971" w14:textId="77777777" w:rsidR="00C47FFD" w:rsidRPr="00222CD2" w:rsidRDefault="00C47FFD" w:rsidP="00C47FFD">
      <w:pPr>
        <w:pStyle w:val="ListParagraph"/>
        <w:spacing w:after="0"/>
        <w:ind w:left="1080"/>
        <w:rPr>
          <w:lang w:val="en-US"/>
        </w:rPr>
      </w:pP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9"/>
        <w:gridCol w:w="1253"/>
        <w:gridCol w:w="1046"/>
      </w:tblGrid>
      <w:tr w:rsidR="00301336" w:rsidRPr="00222CD2" w14:paraId="736CF37C" w14:textId="77777777" w:rsidTr="0038119E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3EB471E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7413ECD0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1046" w:type="dxa"/>
            <w:tcBorders>
              <w:top w:val="single" w:sz="4" w:space="0" w:color="auto"/>
              <w:bottom w:val="single" w:sz="4" w:space="0" w:color="auto"/>
            </w:tcBorders>
          </w:tcPr>
          <w:p w14:paraId="3B70DA21" w14:textId="77777777" w:rsidR="0045294C" w:rsidRPr="00222CD2" w:rsidRDefault="0045294C" w:rsidP="0038119E">
            <w:pPr>
              <w:rPr>
                <w:i/>
                <w:lang w:val="en-US"/>
              </w:rPr>
            </w:pPr>
            <w:r w:rsidRPr="00222CD2">
              <w:rPr>
                <w:i/>
                <w:lang w:val="en-US"/>
              </w:rPr>
              <w:t xml:space="preserve">Alnus </w:t>
            </w:r>
            <w:r w:rsidRPr="00222CD2">
              <w:rPr>
                <w:lang w:val="en-US"/>
              </w:rPr>
              <w:t>sp.</w:t>
            </w:r>
          </w:p>
        </w:tc>
      </w:tr>
      <w:tr w:rsidR="00301336" w:rsidRPr="00222CD2" w14:paraId="283BBBDC" w14:textId="77777777" w:rsidTr="0038119E">
        <w:trPr>
          <w:trHeight w:hRule="exact" w:val="284"/>
        </w:trPr>
        <w:tc>
          <w:tcPr>
            <w:tcW w:w="0" w:type="auto"/>
          </w:tcPr>
          <w:p w14:paraId="35C5D189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&lt; 0.3 cm</w:t>
            </w:r>
          </w:p>
        </w:tc>
        <w:tc>
          <w:tcPr>
            <w:tcW w:w="1253" w:type="dxa"/>
          </w:tcPr>
          <w:p w14:paraId="0104476B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  <w:tc>
          <w:tcPr>
            <w:tcW w:w="1046" w:type="dxa"/>
          </w:tcPr>
          <w:p w14:paraId="1C3494C3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3</w:t>
            </w:r>
          </w:p>
        </w:tc>
      </w:tr>
      <w:tr w:rsidR="00301336" w:rsidRPr="00222CD2" w14:paraId="7EA37DD0" w14:textId="77777777" w:rsidTr="0038119E">
        <w:trPr>
          <w:trHeight w:hRule="exact" w:val="284"/>
        </w:trPr>
        <w:tc>
          <w:tcPr>
            <w:tcW w:w="0" w:type="auto"/>
          </w:tcPr>
          <w:p w14:paraId="16A29CB0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</w:tcPr>
          <w:p w14:paraId="7761B8C7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7AFAB29F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122D91B5" w14:textId="77777777" w:rsidTr="0038119E">
        <w:trPr>
          <w:trHeight w:hRule="exact" w:val="284"/>
        </w:trPr>
        <w:tc>
          <w:tcPr>
            <w:tcW w:w="0" w:type="auto"/>
          </w:tcPr>
          <w:p w14:paraId="611E7EBC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69F0DAF8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580D52C7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4E71E631" w14:textId="77777777" w:rsidTr="0038119E">
        <w:trPr>
          <w:trHeight w:hRule="exact" w:val="284"/>
        </w:trPr>
        <w:tc>
          <w:tcPr>
            <w:tcW w:w="0" w:type="auto"/>
          </w:tcPr>
          <w:p w14:paraId="793B986E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7E539F54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691464F4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</w:tr>
      <w:tr w:rsidR="00301336" w:rsidRPr="00222CD2" w14:paraId="3CB246B0" w14:textId="77777777" w:rsidTr="0038119E">
        <w:trPr>
          <w:trHeight w:hRule="exact" w:val="284"/>
        </w:trPr>
        <w:tc>
          <w:tcPr>
            <w:tcW w:w="0" w:type="auto"/>
          </w:tcPr>
          <w:p w14:paraId="0298C1D1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39502480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046" w:type="dxa"/>
          </w:tcPr>
          <w:p w14:paraId="52951778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3D445EE9" w14:textId="77777777" w:rsidTr="0038119E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1E4E9D97" w14:textId="77777777" w:rsidR="0045294C" w:rsidRPr="00222CD2" w:rsidRDefault="0045294C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4900608E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4</w:t>
            </w:r>
          </w:p>
        </w:tc>
        <w:tc>
          <w:tcPr>
            <w:tcW w:w="1046" w:type="dxa"/>
            <w:tcBorders>
              <w:bottom w:val="single" w:sz="4" w:space="0" w:color="auto"/>
            </w:tcBorders>
          </w:tcPr>
          <w:p w14:paraId="2E84F1FE" w14:textId="77777777" w:rsidR="0045294C" w:rsidRPr="00222CD2" w:rsidRDefault="0045294C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31</w:t>
            </w:r>
          </w:p>
        </w:tc>
      </w:tr>
    </w:tbl>
    <w:p w14:paraId="0C8FB393" w14:textId="44FF11F3" w:rsidR="00CC52A2" w:rsidRDefault="00C3205A" w:rsidP="00F335F8">
      <w:pPr>
        <w:spacing w:after="0"/>
        <w:ind w:left="360"/>
        <w:rPr>
          <w:lang w:val="en-US"/>
        </w:rPr>
      </w:pPr>
      <w:r w:rsidRPr="00222CD2">
        <w:rPr>
          <w:lang w:val="en-US"/>
        </w:rPr>
        <w:t>T</w:t>
      </w:r>
      <w:r w:rsidR="003E735C">
        <w:rPr>
          <w:lang w:val="en-US"/>
        </w:rPr>
        <w:t xml:space="preserve">able </w:t>
      </w:r>
      <w:r w:rsidR="006504D0">
        <w:rPr>
          <w:lang w:val="en-US"/>
        </w:rPr>
        <w:t>6</w:t>
      </w:r>
      <w:r w:rsidR="0045294C" w:rsidRPr="00222CD2">
        <w:rPr>
          <w:lang w:val="en-US"/>
        </w:rPr>
        <w:t>: Diameter of determined charc</w:t>
      </w:r>
      <w:r w:rsidR="006B46FB">
        <w:rPr>
          <w:lang w:val="en-US"/>
        </w:rPr>
        <w:t>oal pieces from grave A99, x346</w:t>
      </w:r>
      <w:r w:rsidR="003E735C">
        <w:rPr>
          <w:lang w:val="en-US"/>
        </w:rPr>
        <w:t>.</w:t>
      </w:r>
    </w:p>
    <w:p w14:paraId="512551E2" w14:textId="77777777" w:rsidR="00F335F8" w:rsidRDefault="00F335F8" w:rsidP="00F335F8">
      <w:pPr>
        <w:spacing w:after="0"/>
        <w:ind w:left="360"/>
        <w:rPr>
          <w:lang w:val="en-US"/>
        </w:rPr>
      </w:pPr>
    </w:p>
    <w:p w14:paraId="7FE8C493" w14:textId="671C3519" w:rsidR="00993723" w:rsidRDefault="005A1792" w:rsidP="009222C4">
      <w:pPr>
        <w:pStyle w:val="Heading3"/>
        <w:rPr>
          <w:lang w:val="en-GB"/>
        </w:rPr>
      </w:pPr>
      <w:bookmarkStart w:id="2" w:name="_Toc5962430"/>
      <w:r w:rsidRPr="00222CD2">
        <w:rPr>
          <w:lang w:val="en-GB"/>
        </w:rPr>
        <w:t xml:space="preserve">Grave </w:t>
      </w:r>
      <w:r w:rsidR="00993723" w:rsidRPr="00222CD2">
        <w:rPr>
          <w:lang w:val="en-GB"/>
        </w:rPr>
        <w:t>A117</w:t>
      </w:r>
    </w:p>
    <w:p w14:paraId="0C28573D" w14:textId="40A5CDF4" w:rsidR="003E735C" w:rsidRDefault="003E735C" w:rsidP="003E735C">
      <w:pPr>
        <w:rPr>
          <w:lang w:val="en-GB"/>
        </w:rPr>
      </w:pPr>
      <w:r>
        <w:rPr>
          <w:lang w:val="en-GB"/>
        </w:rPr>
        <w:t>Two</w:t>
      </w:r>
      <w:r>
        <w:rPr>
          <w:lang w:val="en-GB"/>
        </w:rPr>
        <w:t xml:space="preserve"> charcoal pieces were sampled for radiocarbon dating (T</w:t>
      </w:r>
      <w:r w:rsidR="006504D0">
        <w:rPr>
          <w:lang w:val="en-GB"/>
        </w:rPr>
        <w:t>able 7</w:t>
      </w:r>
      <w:r>
        <w:rPr>
          <w:lang w:val="en-GB"/>
        </w:rPr>
        <w:t>).</w:t>
      </w:r>
    </w:p>
    <w:tbl>
      <w:tblPr>
        <w:tblStyle w:val="TableGrid"/>
        <w:tblW w:w="8996" w:type="dxa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1"/>
        <w:gridCol w:w="1276"/>
        <w:gridCol w:w="3119"/>
        <w:gridCol w:w="1134"/>
        <w:gridCol w:w="2126"/>
      </w:tblGrid>
      <w:tr w:rsidR="003E735C" w:rsidRPr="00CA28BA" w14:paraId="6955E3BF" w14:textId="77777777" w:rsidTr="003E735C">
        <w:trPr>
          <w:trHeight w:hRule="exact" w:val="566"/>
        </w:trPr>
        <w:tc>
          <w:tcPr>
            <w:tcW w:w="1341" w:type="dxa"/>
            <w:tcBorders>
              <w:top w:val="single" w:sz="4" w:space="0" w:color="auto"/>
              <w:bottom w:val="single" w:sz="4" w:space="0" w:color="auto"/>
            </w:tcBorders>
          </w:tcPr>
          <w:p w14:paraId="02A786F2" w14:textId="77777777" w:rsidR="003E735C" w:rsidRPr="00222CD2" w:rsidRDefault="003E735C" w:rsidP="00806F36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F0A5D6" w14:textId="77777777" w:rsidR="003E735C" w:rsidRPr="00222CD2" w:rsidRDefault="003E735C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7E16FE39" w14:textId="77777777" w:rsidR="003E735C" w:rsidRPr="00222CD2" w:rsidRDefault="003E735C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323CECF" w14:textId="77777777" w:rsidR="003E735C" w:rsidRPr="00222CD2" w:rsidRDefault="003E735C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1FC1D004" w14:textId="77777777" w:rsidR="003E735C" w:rsidRPr="00222CD2" w:rsidRDefault="003E735C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iameter category of growth ring</w:t>
            </w:r>
          </w:p>
        </w:tc>
      </w:tr>
      <w:tr w:rsidR="003E735C" w:rsidRPr="00222CD2" w14:paraId="68BD499E" w14:textId="77777777" w:rsidTr="003E735C">
        <w:trPr>
          <w:trHeight w:hRule="exact" w:val="284"/>
        </w:trPr>
        <w:tc>
          <w:tcPr>
            <w:tcW w:w="1341" w:type="dxa"/>
            <w:tcBorders>
              <w:top w:val="single" w:sz="4" w:space="0" w:color="auto"/>
            </w:tcBorders>
          </w:tcPr>
          <w:p w14:paraId="1F0EFC5E" w14:textId="51537696" w:rsidR="003E735C" w:rsidRPr="0038119E" w:rsidRDefault="003E735C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117, x769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CF45DCB" w14:textId="0FD549C0" w:rsidR="003E735C" w:rsidRPr="00222CD2" w:rsidRDefault="003E735C" w:rsidP="00806F36">
            <w:pPr>
              <w:rPr>
                <w:lang w:val="en-US"/>
              </w:rPr>
            </w:pPr>
            <w:r w:rsidRPr="00F16ADE">
              <w:rPr>
                <w:lang w:val="en-US"/>
              </w:rPr>
              <w:t>KIA-53943</w:t>
            </w: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65BEFEB3" w14:textId="71B2D7AB" w:rsidR="003E735C" w:rsidRPr="003E735C" w:rsidRDefault="003E735C" w:rsidP="00806F36">
            <w:pPr>
              <w:rPr>
                <w:i/>
                <w:lang w:val="en-GB"/>
              </w:rPr>
            </w:pPr>
            <w:r w:rsidRPr="00222CD2">
              <w:rPr>
                <w:i/>
                <w:lang w:val="en-GB"/>
              </w:rPr>
              <w:t xml:space="preserve">Quercus </w:t>
            </w:r>
            <w:r w:rsidRPr="00222CD2">
              <w:rPr>
                <w:lang w:val="en-GB"/>
              </w:rPr>
              <w:t>sp. trunk</w:t>
            </w:r>
            <w:r>
              <w:rPr>
                <w:lang w:val="en-GB"/>
              </w:rPr>
              <w:t xml:space="preserve">, </w:t>
            </w:r>
            <w:r w:rsidRPr="00F16ADE">
              <w:rPr>
                <w:lang w:val="en-US"/>
              </w:rPr>
              <w:t>1 annual ring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B3DFD94" w14:textId="32FE41EA" w:rsidR="003E735C" w:rsidRPr="00222CD2" w:rsidRDefault="003E735C" w:rsidP="00806F36">
            <w:r>
              <w:rPr>
                <w:lang w:val="en-GB"/>
              </w:rPr>
              <w:t>0.053</w:t>
            </w:r>
            <w:r w:rsidRPr="00222CD2">
              <w:rPr>
                <w:lang w:val="en-GB"/>
              </w:rPr>
              <w:t xml:space="preserve"> g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44360DD4" w14:textId="423EFFF2" w:rsidR="003E735C" w:rsidRPr="00222CD2" w:rsidRDefault="003E735C" w:rsidP="00806F36">
            <w:r>
              <w:rPr>
                <w:lang w:val="en-GB"/>
              </w:rPr>
              <w:t>&gt;</w:t>
            </w:r>
            <w:r w:rsidRPr="00222CD2">
              <w:rPr>
                <w:lang w:val="en-GB"/>
              </w:rPr>
              <w:t xml:space="preserve"> 10 cm</w:t>
            </w:r>
          </w:p>
        </w:tc>
      </w:tr>
      <w:tr w:rsidR="003E735C" w:rsidRPr="00222CD2" w14:paraId="0D12EF4A" w14:textId="77777777" w:rsidTr="003E735C">
        <w:trPr>
          <w:trHeight w:hRule="exact" w:val="284"/>
        </w:trPr>
        <w:tc>
          <w:tcPr>
            <w:tcW w:w="1341" w:type="dxa"/>
          </w:tcPr>
          <w:p w14:paraId="40BE16CD" w14:textId="2EF64BEC" w:rsidR="003E735C" w:rsidRDefault="003E735C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117, x774</w:t>
            </w:r>
          </w:p>
        </w:tc>
        <w:tc>
          <w:tcPr>
            <w:tcW w:w="1276" w:type="dxa"/>
          </w:tcPr>
          <w:p w14:paraId="577D9F99" w14:textId="7864A856" w:rsidR="003E735C" w:rsidRPr="0038119E" w:rsidRDefault="003E735C" w:rsidP="00806F36">
            <w:pPr>
              <w:rPr>
                <w:rFonts w:cstheme="minorHAnsi"/>
                <w:color w:val="000000"/>
                <w:lang w:val="en-US"/>
              </w:rPr>
            </w:pPr>
            <w:r w:rsidRPr="00F16ADE">
              <w:rPr>
                <w:lang w:val="en-US"/>
              </w:rPr>
              <w:t>KIA-53944</w:t>
            </w:r>
          </w:p>
        </w:tc>
        <w:tc>
          <w:tcPr>
            <w:tcW w:w="3119" w:type="dxa"/>
          </w:tcPr>
          <w:p w14:paraId="0960845B" w14:textId="21675412" w:rsidR="003E735C" w:rsidRPr="00222CD2" w:rsidRDefault="003E735C" w:rsidP="00806F36">
            <w:pPr>
              <w:rPr>
                <w:i/>
              </w:rPr>
            </w:pPr>
            <w:r w:rsidRPr="00222CD2">
              <w:rPr>
                <w:i/>
                <w:lang w:val="en-GB"/>
              </w:rPr>
              <w:t xml:space="preserve">Quercus </w:t>
            </w:r>
            <w:r w:rsidRPr="00222CD2">
              <w:rPr>
                <w:lang w:val="en-GB"/>
              </w:rPr>
              <w:t>sp. trunk</w:t>
            </w:r>
          </w:p>
        </w:tc>
        <w:tc>
          <w:tcPr>
            <w:tcW w:w="1134" w:type="dxa"/>
          </w:tcPr>
          <w:p w14:paraId="56C24D61" w14:textId="27AF18A4" w:rsidR="003E735C" w:rsidRPr="00222CD2" w:rsidRDefault="003E735C" w:rsidP="003E735C">
            <w:r>
              <w:t>0.097 g</w:t>
            </w:r>
          </w:p>
        </w:tc>
        <w:tc>
          <w:tcPr>
            <w:tcW w:w="2126" w:type="dxa"/>
          </w:tcPr>
          <w:p w14:paraId="771F7686" w14:textId="5B863145" w:rsidR="003E735C" w:rsidRPr="00222CD2" w:rsidRDefault="003E735C" w:rsidP="00806F36">
            <w:r>
              <w:rPr>
                <w:lang w:val="en-GB"/>
              </w:rPr>
              <w:t>&gt;</w:t>
            </w:r>
            <w:r w:rsidRPr="00222CD2">
              <w:rPr>
                <w:lang w:val="en-GB"/>
              </w:rPr>
              <w:t xml:space="preserve"> 10 cm</w:t>
            </w:r>
          </w:p>
        </w:tc>
      </w:tr>
    </w:tbl>
    <w:p w14:paraId="06A92298" w14:textId="5089B877" w:rsidR="003E735C" w:rsidRDefault="006504D0" w:rsidP="003E735C">
      <w:pPr>
        <w:spacing w:after="0"/>
        <w:ind w:left="360"/>
        <w:rPr>
          <w:lang w:val="en-US"/>
        </w:rPr>
      </w:pPr>
      <w:r>
        <w:rPr>
          <w:lang w:val="en-US"/>
        </w:rPr>
        <w:t>Table 7</w:t>
      </w:r>
      <w:r w:rsidR="003E735C" w:rsidRPr="00222CD2">
        <w:rPr>
          <w:lang w:val="en-US"/>
        </w:rPr>
        <w:t xml:space="preserve">: Charcoal pieces </w:t>
      </w:r>
      <w:r w:rsidR="003E735C">
        <w:rPr>
          <w:lang w:val="en-US"/>
        </w:rPr>
        <w:t>sampled</w:t>
      </w:r>
      <w:r w:rsidR="003E735C" w:rsidRPr="00222CD2">
        <w:rPr>
          <w:lang w:val="en-US"/>
        </w:rPr>
        <w:t xml:space="preserve"> for radioca</w:t>
      </w:r>
      <w:r w:rsidR="003E735C">
        <w:rPr>
          <w:lang w:val="en-US"/>
        </w:rPr>
        <w:t>rbon dating from grave A117</w:t>
      </w:r>
      <w:r w:rsidR="003E735C">
        <w:rPr>
          <w:lang w:val="en-US"/>
        </w:rPr>
        <w:t>.</w:t>
      </w:r>
    </w:p>
    <w:p w14:paraId="76CCB650" w14:textId="77777777" w:rsidR="003E735C" w:rsidRDefault="003E735C" w:rsidP="00F335F8">
      <w:pPr>
        <w:spacing w:after="0"/>
        <w:rPr>
          <w:lang w:val="en-GB"/>
        </w:rPr>
      </w:pPr>
    </w:p>
    <w:p w14:paraId="1B990273" w14:textId="08CB3569" w:rsidR="00876D95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 xml:space="preserve">A117, </w:t>
      </w:r>
      <w:r w:rsidR="00876D95" w:rsidRPr="00222CD2">
        <w:rPr>
          <w:lang w:val="en-GB"/>
        </w:rPr>
        <w:t>x769</w:t>
      </w:r>
      <w:bookmarkEnd w:id="2"/>
      <w:r w:rsidR="00F16ADE">
        <w:rPr>
          <w:lang w:val="en-GB"/>
        </w:rPr>
        <w:t xml:space="preserve"> (urn)</w:t>
      </w:r>
    </w:p>
    <w:p w14:paraId="57FFB3BE" w14:textId="77777777" w:rsidR="00876D95" w:rsidRPr="00497178" w:rsidRDefault="00876D95" w:rsidP="00876D95">
      <w:pPr>
        <w:spacing w:after="0"/>
        <w:rPr>
          <w:rFonts w:cstheme="minorHAnsi"/>
          <w:lang w:val="en-US"/>
        </w:rPr>
      </w:pPr>
      <w:r w:rsidRPr="00497178">
        <w:rPr>
          <w:rFonts w:cstheme="minorHAnsi"/>
          <w:lang w:val="en-US"/>
        </w:rPr>
        <w:t xml:space="preserve">Contents: </w:t>
      </w:r>
    </w:p>
    <w:p w14:paraId="079F622F" w14:textId="58C393F6" w:rsidR="00876D95" w:rsidRPr="00497178" w:rsidRDefault="00876D95" w:rsidP="00876D95">
      <w:pPr>
        <w:pStyle w:val="onecomwebmail-msonormal"/>
        <w:numPr>
          <w:ilvl w:val="0"/>
          <w:numId w:val="2"/>
        </w:numPr>
        <w:spacing w:before="0" w:beforeAutospacing="0"/>
        <w:rPr>
          <w:rFonts w:asciiTheme="minorHAnsi" w:hAnsiTheme="minorHAnsi" w:cstheme="minorHAnsi"/>
          <w:sz w:val="22"/>
          <w:szCs w:val="22"/>
          <w:lang w:val="en-US"/>
        </w:rPr>
      </w:pPr>
      <w:r w:rsidRPr="00497178">
        <w:rPr>
          <w:rFonts w:asciiTheme="minorHAnsi" w:hAnsiTheme="minorHAnsi" w:cstheme="minorHAnsi"/>
          <w:sz w:val="22"/>
          <w:szCs w:val="22"/>
          <w:lang w:val="en-US"/>
        </w:rPr>
        <w:t xml:space="preserve">No </w:t>
      </w:r>
      <w:r w:rsidR="00B0510B" w:rsidRPr="00497178">
        <w:rPr>
          <w:rFonts w:asciiTheme="minorHAnsi" w:hAnsiTheme="minorHAnsi" w:cstheme="minorHAnsi"/>
          <w:sz w:val="22"/>
          <w:szCs w:val="22"/>
          <w:lang w:val="en-US"/>
        </w:rPr>
        <w:t>plant macrofossils</w:t>
      </w:r>
    </w:p>
    <w:p w14:paraId="0886569B" w14:textId="77777777" w:rsidR="00876D95" w:rsidRPr="00497178" w:rsidRDefault="00876D95" w:rsidP="00876D95">
      <w:pPr>
        <w:pStyle w:val="onecomwebmail-msonormal"/>
        <w:numPr>
          <w:ilvl w:val="0"/>
          <w:numId w:val="2"/>
        </w:numPr>
        <w:rPr>
          <w:rFonts w:asciiTheme="minorHAnsi" w:hAnsiTheme="minorHAnsi" w:cstheme="minorHAnsi"/>
          <w:sz w:val="22"/>
          <w:szCs w:val="22"/>
          <w:lang w:val="en-US"/>
        </w:rPr>
      </w:pPr>
      <w:r w:rsidRPr="00497178">
        <w:rPr>
          <w:rFonts w:asciiTheme="minorHAnsi" w:hAnsiTheme="minorHAnsi" w:cstheme="minorHAnsi"/>
          <w:sz w:val="22"/>
          <w:szCs w:val="22"/>
          <w:lang w:val="en-US"/>
        </w:rPr>
        <w:t>Several pieces of charcoal, some bigger pieces</w:t>
      </w:r>
    </w:p>
    <w:p w14:paraId="24B52E42" w14:textId="77777777" w:rsidR="00876D95" w:rsidRPr="00497178" w:rsidRDefault="00876D95" w:rsidP="00876D95">
      <w:pPr>
        <w:pStyle w:val="ListParagraph"/>
        <w:numPr>
          <w:ilvl w:val="0"/>
          <w:numId w:val="2"/>
        </w:numPr>
        <w:rPr>
          <w:rFonts w:cstheme="minorHAnsi"/>
          <w:lang w:val="en-US"/>
        </w:rPr>
      </w:pPr>
      <w:r w:rsidRPr="00497178">
        <w:rPr>
          <w:rFonts w:cstheme="minorHAnsi"/>
          <w:lang w:val="en-US"/>
        </w:rPr>
        <w:t>All pieces of charcoal from oak (</w:t>
      </w:r>
      <w:r w:rsidRPr="00497178">
        <w:rPr>
          <w:rFonts w:cstheme="minorHAnsi"/>
          <w:i/>
          <w:lang w:val="en-US"/>
        </w:rPr>
        <w:t>Quercus</w:t>
      </w:r>
      <w:r w:rsidRPr="00497178">
        <w:rPr>
          <w:rFonts w:cstheme="minorHAnsi"/>
          <w:lang w:val="en-US"/>
        </w:rPr>
        <w:t xml:space="preserve"> sp., trunk, &gt;10 cm in diameter)</w:t>
      </w:r>
    </w:p>
    <w:p w14:paraId="55BC6B6C" w14:textId="023274D3" w:rsidR="00876D95" w:rsidRPr="00222CD2" w:rsidRDefault="00876D95" w:rsidP="00183BD4">
      <w:pPr>
        <w:pStyle w:val="ListParagraph"/>
        <w:numPr>
          <w:ilvl w:val="0"/>
          <w:numId w:val="2"/>
        </w:numPr>
        <w:spacing w:after="0"/>
        <w:rPr>
          <w:lang w:val="en-US"/>
        </w:rPr>
      </w:pPr>
      <w:r w:rsidRPr="00497178">
        <w:rPr>
          <w:rFonts w:cstheme="minorHAnsi"/>
          <w:lang w:val="en-US"/>
        </w:rPr>
        <w:t>no short</w:t>
      </w:r>
      <w:r w:rsidRPr="00222CD2">
        <w:rPr>
          <w:lang w:val="en-US"/>
        </w:rPr>
        <w:t xml:space="preserve">-lived pieces like twigs, no fragments with visible bark pieces </w:t>
      </w:r>
      <w:r w:rsidR="003E735C">
        <w:rPr>
          <w:lang w:val="en-US"/>
        </w:rPr>
        <w:t>or</w:t>
      </w:r>
      <w:r w:rsidRPr="00222CD2">
        <w:rPr>
          <w:lang w:val="en-US"/>
        </w:rPr>
        <w:t xml:space="preserve"> sapwood</w:t>
      </w:r>
      <w:r w:rsidR="003E735C">
        <w:rPr>
          <w:lang w:val="en-US"/>
        </w:rPr>
        <w:t>.</w:t>
      </w:r>
    </w:p>
    <w:p w14:paraId="076D7539" w14:textId="77777777" w:rsidR="009222C4" w:rsidRPr="00222CD2" w:rsidRDefault="009222C4" w:rsidP="009222C4">
      <w:pPr>
        <w:pStyle w:val="ListParagraph"/>
        <w:spacing w:after="0"/>
        <w:rPr>
          <w:lang w:val="en-US"/>
        </w:rPr>
      </w:pPr>
    </w:p>
    <w:p w14:paraId="0D36AFFA" w14:textId="77777777" w:rsidR="00876D95" w:rsidRPr="00222CD2" w:rsidRDefault="00876D95" w:rsidP="00993723">
      <w:pPr>
        <w:pStyle w:val="Heading4"/>
        <w:rPr>
          <w:lang w:val="en-GB"/>
        </w:rPr>
      </w:pPr>
      <w:bookmarkStart w:id="3" w:name="_Toc5962431"/>
      <w:r w:rsidRPr="00222CD2">
        <w:rPr>
          <w:lang w:val="en-GB"/>
        </w:rPr>
        <w:t>A117, x774</w:t>
      </w:r>
      <w:bookmarkEnd w:id="3"/>
      <w:r w:rsidR="00F16ADE">
        <w:rPr>
          <w:lang w:val="en-GB"/>
        </w:rPr>
        <w:t xml:space="preserve"> (urn)</w:t>
      </w:r>
    </w:p>
    <w:p w14:paraId="0609BA01" w14:textId="77777777" w:rsidR="00876D95" w:rsidRPr="00222CD2" w:rsidRDefault="00876D95" w:rsidP="00876D95">
      <w:pPr>
        <w:pStyle w:val="onecomwebmail-msonormal"/>
        <w:spacing w:before="0" w:beforeAutospacing="0" w:after="0" w:afterAutospacing="0"/>
        <w:rPr>
          <w:rFonts w:asciiTheme="minorHAnsi" w:hAnsiTheme="minorHAnsi"/>
          <w:sz w:val="22"/>
          <w:szCs w:val="22"/>
          <w:lang w:val="en-US"/>
        </w:rPr>
      </w:pPr>
      <w:r w:rsidRPr="00222CD2">
        <w:rPr>
          <w:rFonts w:asciiTheme="minorHAnsi" w:hAnsiTheme="minorHAnsi"/>
          <w:sz w:val="22"/>
          <w:szCs w:val="22"/>
          <w:lang w:val="en-US"/>
        </w:rPr>
        <w:t>Contents:</w:t>
      </w:r>
    </w:p>
    <w:p w14:paraId="3E3163F9" w14:textId="0B5E4936" w:rsidR="00876D95" w:rsidRPr="00B0510B" w:rsidRDefault="00876D95" w:rsidP="00876D95">
      <w:pPr>
        <w:pStyle w:val="onecomwebmail-msonormal"/>
        <w:numPr>
          <w:ilvl w:val="0"/>
          <w:numId w:val="2"/>
        </w:numPr>
        <w:spacing w:before="0" w:beforeAutospacing="0"/>
        <w:rPr>
          <w:rFonts w:asciiTheme="minorHAnsi" w:hAnsiTheme="minorHAnsi" w:cstheme="minorHAnsi"/>
          <w:sz w:val="22"/>
          <w:szCs w:val="22"/>
          <w:lang w:val="en-US"/>
        </w:rPr>
      </w:pPr>
      <w:r w:rsidRPr="00B0510B">
        <w:rPr>
          <w:rFonts w:asciiTheme="minorHAnsi" w:hAnsiTheme="minorHAnsi" w:cstheme="minorHAnsi"/>
          <w:sz w:val="22"/>
          <w:szCs w:val="22"/>
          <w:lang w:val="en-US"/>
        </w:rPr>
        <w:t xml:space="preserve">No </w:t>
      </w:r>
      <w:r w:rsidR="00B0510B" w:rsidRPr="00B0510B">
        <w:rPr>
          <w:rFonts w:asciiTheme="minorHAnsi" w:hAnsiTheme="minorHAnsi" w:cstheme="minorHAnsi"/>
          <w:sz w:val="22"/>
          <w:szCs w:val="22"/>
          <w:lang w:val="en-US"/>
        </w:rPr>
        <w:t>plant macrofossils</w:t>
      </w:r>
    </w:p>
    <w:p w14:paraId="07D5165C" w14:textId="77777777" w:rsidR="00876D95" w:rsidRPr="00B0510B" w:rsidRDefault="00876D95" w:rsidP="00876D95">
      <w:pPr>
        <w:pStyle w:val="onecomwebmail-msonormal"/>
        <w:numPr>
          <w:ilvl w:val="0"/>
          <w:numId w:val="2"/>
        </w:numPr>
        <w:rPr>
          <w:rFonts w:asciiTheme="minorHAnsi" w:hAnsiTheme="minorHAnsi" w:cstheme="minorHAnsi"/>
          <w:sz w:val="22"/>
          <w:szCs w:val="22"/>
          <w:lang w:val="en-US"/>
        </w:rPr>
      </w:pPr>
      <w:r w:rsidRPr="00B0510B">
        <w:rPr>
          <w:rFonts w:asciiTheme="minorHAnsi" w:hAnsiTheme="minorHAnsi" w:cstheme="minorHAnsi"/>
          <w:sz w:val="22"/>
          <w:szCs w:val="22"/>
          <w:lang w:val="en-US"/>
        </w:rPr>
        <w:t>Several pieces of charcoal, some bigger pieces</w:t>
      </w:r>
    </w:p>
    <w:p w14:paraId="14C7852A" w14:textId="77777777" w:rsidR="00876D95" w:rsidRPr="00222CD2" w:rsidRDefault="00876D95" w:rsidP="00876D95">
      <w:pPr>
        <w:pStyle w:val="ListParagraph"/>
        <w:numPr>
          <w:ilvl w:val="0"/>
          <w:numId w:val="2"/>
        </w:numPr>
        <w:rPr>
          <w:lang w:val="en-US"/>
        </w:rPr>
      </w:pPr>
      <w:r w:rsidRPr="00B0510B">
        <w:rPr>
          <w:rFonts w:cstheme="minorHAnsi"/>
          <w:lang w:val="en-US"/>
        </w:rPr>
        <w:t>All pieces</w:t>
      </w:r>
      <w:r w:rsidRPr="00B0510B">
        <w:rPr>
          <w:sz w:val="24"/>
          <w:lang w:val="en-US"/>
        </w:rPr>
        <w:t xml:space="preserve"> </w:t>
      </w:r>
      <w:r w:rsidRPr="00222CD2">
        <w:rPr>
          <w:lang w:val="en-US"/>
        </w:rPr>
        <w:t>of charcoal from oak (</w:t>
      </w:r>
      <w:r w:rsidRPr="00222CD2">
        <w:rPr>
          <w:i/>
          <w:lang w:val="en-US"/>
        </w:rPr>
        <w:t>Quercus</w:t>
      </w:r>
      <w:r w:rsidRPr="00222CD2">
        <w:rPr>
          <w:lang w:val="en-US"/>
        </w:rPr>
        <w:t xml:space="preserve"> sp., trunk, &gt;10 cm in diameter), mostly small annual rings (around 5-10 rings per piece)</w:t>
      </w:r>
    </w:p>
    <w:p w14:paraId="454C6982" w14:textId="39E8D287" w:rsidR="00876D95" w:rsidRPr="00222CD2" w:rsidRDefault="00876D95" w:rsidP="00183BD4">
      <w:pPr>
        <w:pStyle w:val="ListParagraph"/>
        <w:numPr>
          <w:ilvl w:val="0"/>
          <w:numId w:val="2"/>
        </w:numPr>
        <w:spacing w:after="0"/>
        <w:rPr>
          <w:lang w:val="en-US"/>
        </w:rPr>
      </w:pPr>
      <w:r w:rsidRPr="00222CD2">
        <w:rPr>
          <w:lang w:val="en-US"/>
        </w:rPr>
        <w:t xml:space="preserve">no short-lived pieces like twigs, no fragments with visible bark pieces </w:t>
      </w:r>
      <w:r w:rsidR="003E735C">
        <w:rPr>
          <w:lang w:val="en-US"/>
        </w:rPr>
        <w:t>or</w:t>
      </w:r>
      <w:r w:rsidRPr="00222CD2">
        <w:rPr>
          <w:lang w:val="en-US"/>
        </w:rPr>
        <w:t xml:space="preserve"> sapwood</w:t>
      </w:r>
    </w:p>
    <w:p w14:paraId="6D7F3DDE" w14:textId="77777777" w:rsidR="009222C4" w:rsidRPr="00222CD2" w:rsidRDefault="009222C4" w:rsidP="009222C4">
      <w:pPr>
        <w:pStyle w:val="ListParagraph"/>
        <w:spacing w:after="0"/>
        <w:rPr>
          <w:lang w:val="en-US"/>
        </w:rPr>
      </w:pPr>
    </w:p>
    <w:p w14:paraId="45757006" w14:textId="77777777" w:rsidR="00993723" w:rsidRPr="00222CD2" w:rsidRDefault="005A1792" w:rsidP="009222C4">
      <w:pPr>
        <w:pStyle w:val="Heading3"/>
        <w:rPr>
          <w:lang w:val="en-GB"/>
        </w:rPr>
      </w:pPr>
      <w:bookmarkStart w:id="4" w:name="_Toc5962432"/>
      <w:r w:rsidRPr="00222CD2">
        <w:rPr>
          <w:lang w:val="en-GB"/>
        </w:rPr>
        <w:t xml:space="preserve">Grave </w:t>
      </w:r>
      <w:r w:rsidR="00993723" w:rsidRPr="00222CD2">
        <w:rPr>
          <w:lang w:val="en-GB"/>
        </w:rPr>
        <w:t>A130</w:t>
      </w:r>
    </w:p>
    <w:p w14:paraId="6C8BA661" w14:textId="6428FF76" w:rsidR="00497178" w:rsidRDefault="00497178" w:rsidP="00497178">
      <w:pPr>
        <w:rPr>
          <w:lang w:val="en-GB"/>
        </w:rPr>
      </w:pPr>
      <w:r>
        <w:rPr>
          <w:lang w:val="en-GB"/>
        </w:rPr>
        <w:t xml:space="preserve">Two </w:t>
      </w:r>
      <w:r>
        <w:rPr>
          <w:lang w:val="en-GB"/>
        </w:rPr>
        <w:t>plant macrofossils</w:t>
      </w:r>
      <w:r>
        <w:rPr>
          <w:lang w:val="en-GB"/>
        </w:rPr>
        <w:t xml:space="preserve"> were sampled for radiocarbon dating (T</w:t>
      </w:r>
      <w:r w:rsidR="006504D0">
        <w:rPr>
          <w:lang w:val="en-GB"/>
        </w:rPr>
        <w:t>able 8</w:t>
      </w:r>
      <w:r>
        <w:rPr>
          <w:lang w:val="en-GB"/>
        </w:rPr>
        <w:t>).</w:t>
      </w:r>
    </w:p>
    <w:tbl>
      <w:tblPr>
        <w:tblStyle w:val="TableGrid"/>
        <w:tblW w:w="7153" w:type="dxa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5"/>
        <w:gridCol w:w="1276"/>
        <w:gridCol w:w="3260"/>
        <w:gridCol w:w="992"/>
      </w:tblGrid>
      <w:tr w:rsidR="001C705F" w:rsidRPr="00CA28BA" w14:paraId="7E30471A" w14:textId="77777777" w:rsidTr="001C705F">
        <w:trPr>
          <w:trHeight w:hRule="exact" w:val="358"/>
        </w:trPr>
        <w:tc>
          <w:tcPr>
            <w:tcW w:w="1625" w:type="dxa"/>
            <w:tcBorders>
              <w:top w:val="single" w:sz="4" w:space="0" w:color="auto"/>
              <w:bottom w:val="single" w:sz="4" w:space="0" w:color="auto"/>
            </w:tcBorders>
          </w:tcPr>
          <w:p w14:paraId="5013272F" w14:textId="77777777" w:rsidR="001C705F" w:rsidRPr="00222CD2" w:rsidRDefault="001C705F" w:rsidP="00806F36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9D3244C" w14:textId="77777777" w:rsidR="001C705F" w:rsidRPr="00222CD2" w:rsidRDefault="001C705F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04243282" w14:textId="77777777" w:rsidR="001C705F" w:rsidRPr="00222CD2" w:rsidRDefault="001C705F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BB24FDC" w14:textId="77777777" w:rsidR="001C705F" w:rsidRPr="00222CD2" w:rsidRDefault="001C705F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</w:tr>
      <w:tr w:rsidR="001C705F" w:rsidRPr="00222CD2" w14:paraId="15547F02" w14:textId="77777777" w:rsidTr="001C705F">
        <w:trPr>
          <w:trHeight w:hRule="exact" w:val="284"/>
        </w:trPr>
        <w:tc>
          <w:tcPr>
            <w:tcW w:w="1625" w:type="dxa"/>
            <w:tcBorders>
              <w:top w:val="single" w:sz="4" w:space="0" w:color="auto"/>
            </w:tcBorders>
          </w:tcPr>
          <w:p w14:paraId="1D249F32" w14:textId="36CF4B0C" w:rsidR="001C705F" w:rsidRPr="0038119E" w:rsidRDefault="001C705F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130, x82 no.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0FBF731" w14:textId="6C368CC0" w:rsidR="001C705F" w:rsidRPr="00222CD2" w:rsidRDefault="001C705F" w:rsidP="00806F36">
            <w:pPr>
              <w:rPr>
                <w:lang w:val="en-US"/>
              </w:rPr>
            </w:pPr>
            <w:r w:rsidRPr="007C77B4">
              <w:rPr>
                <w:lang w:val="en-US"/>
              </w:rPr>
              <w:t>KIA-53945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7D46C4D9" w14:textId="025CA4ED" w:rsidR="001C705F" w:rsidRPr="003E735C" w:rsidRDefault="001C705F" w:rsidP="00806F36">
            <w:pPr>
              <w:rPr>
                <w:i/>
                <w:lang w:val="en-GB"/>
              </w:rPr>
            </w:pPr>
            <w:r>
              <w:rPr>
                <w:lang w:val="en-US"/>
              </w:rPr>
              <w:t>C</w:t>
            </w:r>
            <w:r w:rsidRPr="007C77B4">
              <w:rPr>
                <w:lang w:val="en-US"/>
              </w:rPr>
              <w:t>harred grass stem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EFAC5ED" w14:textId="1CA67DD3" w:rsidR="001C705F" w:rsidRPr="00222CD2" w:rsidRDefault="001C705F" w:rsidP="00497178">
            <w:r w:rsidRPr="00183BD4">
              <w:rPr>
                <w:lang w:val="en-US"/>
              </w:rPr>
              <w:t>0</w:t>
            </w:r>
            <w:r>
              <w:rPr>
                <w:lang w:val="en-US"/>
              </w:rPr>
              <w:t>.</w:t>
            </w:r>
            <w:r w:rsidRPr="00183BD4">
              <w:rPr>
                <w:lang w:val="en-US"/>
              </w:rPr>
              <w:t>007 g</w:t>
            </w:r>
          </w:p>
        </w:tc>
      </w:tr>
      <w:tr w:rsidR="001C705F" w:rsidRPr="001C705F" w14:paraId="0A73CD3D" w14:textId="77777777" w:rsidTr="001C705F">
        <w:trPr>
          <w:trHeight w:hRule="exact" w:val="284"/>
        </w:trPr>
        <w:tc>
          <w:tcPr>
            <w:tcW w:w="1625" w:type="dxa"/>
            <w:tcBorders>
              <w:bottom w:val="single" w:sz="4" w:space="0" w:color="auto"/>
            </w:tcBorders>
          </w:tcPr>
          <w:p w14:paraId="65992D8A" w14:textId="0475370F" w:rsidR="001C705F" w:rsidRDefault="001C705F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lastRenderedPageBreak/>
              <w:t xml:space="preserve">A130, x82 </w:t>
            </w:r>
            <w:r>
              <w:rPr>
                <w:rFonts w:cstheme="minorHAnsi"/>
                <w:color w:val="000000"/>
                <w:lang w:val="en-US"/>
              </w:rPr>
              <w:t>no.2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07501B7" w14:textId="00D97831" w:rsidR="001C705F" w:rsidRPr="0038119E" w:rsidRDefault="001C705F" w:rsidP="00806F36">
            <w:pPr>
              <w:rPr>
                <w:rFonts w:cstheme="minorHAnsi"/>
                <w:color w:val="000000"/>
                <w:lang w:val="en-US"/>
              </w:rPr>
            </w:pPr>
            <w:r w:rsidRPr="007C77B4">
              <w:rPr>
                <w:lang w:val="en-US"/>
              </w:rPr>
              <w:t>KIA-53946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63CFA99D" w14:textId="21782B26" w:rsidR="001C705F" w:rsidRPr="001C705F" w:rsidRDefault="001C705F" w:rsidP="00806F36">
            <w:pPr>
              <w:rPr>
                <w:i/>
                <w:lang w:val="en-GB"/>
              </w:rPr>
            </w:pPr>
            <w:r>
              <w:rPr>
                <w:lang w:val="en-US"/>
              </w:rPr>
              <w:t>C</w:t>
            </w:r>
            <w:r w:rsidRPr="00183BD4">
              <w:rPr>
                <w:lang w:val="en-US"/>
              </w:rPr>
              <w:t>ereal</w:t>
            </w:r>
            <w:r>
              <w:rPr>
                <w:lang w:val="en-US"/>
              </w:rPr>
              <w:t xml:space="preserve"> grain</w:t>
            </w:r>
            <w:r w:rsidRPr="00183BD4">
              <w:rPr>
                <w:lang w:val="en-US"/>
              </w:rPr>
              <w:t xml:space="preserve">, </w:t>
            </w:r>
            <w:r w:rsidRPr="00183BD4">
              <w:rPr>
                <w:i/>
                <w:lang w:val="en-US"/>
              </w:rPr>
              <w:t>Triticum</w:t>
            </w:r>
            <w:r w:rsidRPr="00183BD4">
              <w:rPr>
                <w:lang w:val="en-US"/>
              </w:rPr>
              <w:t xml:space="preserve"> cf. </w:t>
            </w:r>
            <w:r w:rsidRPr="00183BD4">
              <w:rPr>
                <w:i/>
                <w:lang w:val="en-US"/>
              </w:rPr>
              <w:t>aestivum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0AAC799" w14:textId="465F5FB3" w:rsidR="001C705F" w:rsidRPr="001C705F" w:rsidRDefault="001C705F" w:rsidP="00806F36">
            <w:pPr>
              <w:rPr>
                <w:lang w:val="en-GB"/>
              </w:rPr>
            </w:pPr>
            <w:r w:rsidRPr="00183BD4">
              <w:rPr>
                <w:lang w:val="en-US"/>
              </w:rPr>
              <w:t>0</w:t>
            </w:r>
            <w:r>
              <w:rPr>
                <w:lang w:val="en-US"/>
              </w:rPr>
              <w:t>.</w:t>
            </w:r>
            <w:r w:rsidRPr="00183BD4">
              <w:rPr>
                <w:lang w:val="en-US"/>
              </w:rPr>
              <w:t>018</w:t>
            </w:r>
            <w:r>
              <w:rPr>
                <w:lang w:val="en-US"/>
              </w:rPr>
              <w:t xml:space="preserve"> g</w:t>
            </w:r>
          </w:p>
        </w:tc>
      </w:tr>
    </w:tbl>
    <w:p w14:paraId="075C9066" w14:textId="5C180DB3" w:rsidR="001C705F" w:rsidRDefault="006504D0" w:rsidP="001C705F">
      <w:pPr>
        <w:spacing w:after="0"/>
        <w:ind w:left="360"/>
        <w:rPr>
          <w:lang w:val="en-US"/>
        </w:rPr>
      </w:pPr>
      <w:r>
        <w:rPr>
          <w:lang w:val="en-US"/>
        </w:rPr>
        <w:t>Table 8</w:t>
      </w:r>
      <w:r w:rsidR="001C705F" w:rsidRPr="00222CD2">
        <w:rPr>
          <w:lang w:val="en-US"/>
        </w:rPr>
        <w:t xml:space="preserve">: </w:t>
      </w:r>
      <w:r w:rsidR="001C705F">
        <w:rPr>
          <w:lang w:val="en-US"/>
        </w:rPr>
        <w:t>Plant macrofossils</w:t>
      </w:r>
      <w:r w:rsidR="001C705F" w:rsidRPr="00222CD2">
        <w:rPr>
          <w:lang w:val="en-US"/>
        </w:rPr>
        <w:t xml:space="preserve"> </w:t>
      </w:r>
      <w:r w:rsidR="001C705F">
        <w:rPr>
          <w:lang w:val="en-US"/>
        </w:rPr>
        <w:t>sampled</w:t>
      </w:r>
      <w:r w:rsidR="001C705F" w:rsidRPr="00222CD2">
        <w:rPr>
          <w:lang w:val="en-US"/>
        </w:rPr>
        <w:t xml:space="preserve"> for radioca</w:t>
      </w:r>
      <w:r w:rsidR="001C705F">
        <w:rPr>
          <w:lang w:val="en-US"/>
        </w:rPr>
        <w:t>rbon dating from grave A130</w:t>
      </w:r>
      <w:r w:rsidR="001C705F">
        <w:rPr>
          <w:lang w:val="en-US"/>
        </w:rPr>
        <w:t>.</w:t>
      </w:r>
    </w:p>
    <w:p w14:paraId="25A7475B" w14:textId="77777777" w:rsidR="00497178" w:rsidRPr="001C705F" w:rsidRDefault="00497178" w:rsidP="00F16ADE">
      <w:pPr>
        <w:spacing w:after="0"/>
        <w:rPr>
          <w:lang w:val="en-US"/>
        </w:rPr>
      </w:pPr>
    </w:p>
    <w:p w14:paraId="119DC6BE" w14:textId="77777777" w:rsidR="00876D95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 xml:space="preserve">A130, </w:t>
      </w:r>
      <w:r w:rsidR="00876D95" w:rsidRPr="00222CD2">
        <w:rPr>
          <w:lang w:val="en-GB"/>
        </w:rPr>
        <w:t>x82</w:t>
      </w:r>
      <w:bookmarkEnd w:id="4"/>
      <w:r w:rsidR="00F16ADE">
        <w:rPr>
          <w:lang w:val="en-GB"/>
        </w:rPr>
        <w:t xml:space="preserve"> (urn)</w:t>
      </w:r>
    </w:p>
    <w:p w14:paraId="6CDE195F" w14:textId="77777777" w:rsidR="00876D95" w:rsidRPr="00222CD2" w:rsidRDefault="00876D95" w:rsidP="00876D95">
      <w:pPr>
        <w:spacing w:after="0"/>
        <w:rPr>
          <w:lang w:val="en-US"/>
        </w:rPr>
      </w:pPr>
      <w:r w:rsidRPr="00222CD2">
        <w:rPr>
          <w:lang w:val="en-US"/>
        </w:rPr>
        <w:t xml:space="preserve">Contents: </w:t>
      </w:r>
    </w:p>
    <w:p w14:paraId="1F80541D" w14:textId="743F2D89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 xml:space="preserve">several </w:t>
      </w:r>
      <w:r w:rsidR="00B0510B" w:rsidRPr="00B0510B">
        <w:rPr>
          <w:lang w:val="en-US"/>
        </w:rPr>
        <w:t>plant macrofossils</w:t>
      </w:r>
      <w:r w:rsidR="00B0510B" w:rsidRPr="00222CD2">
        <w:rPr>
          <w:lang w:val="en-US"/>
        </w:rPr>
        <w:t xml:space="preserve"> </w:t>
      </w:r>
      <w:r w:rsidRPr="00222CD2">
        <w:rPr>
          <w:lang w:val="en-US"/>
        </w:rPr>
        <w:t>in bad condition</w:t>
      </w:r>
    </w:p>
    <w:p w14:paraId="1927A717" w14:textId="77777777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>some seeds, stem fragments of grass, several buds, one caryopsis of millet (</w:t>
      </w:r>
      <w:r w:rsidRPr="00222CD2">
        <w:rPr>
          <w:i/>
          <w:lang w:val="en-US"/>
        </w:rPr>
        <w:t>Panicum miliaceum</w:t>
      </w:r>
      <w:r w:rsidRPr="00222CD2">
        <w:rPr>
          <w:lang w:val="en-US"/>
        </w:rPr>
        <w:t>), one caryopsis of cf. naked wheat (</w:t>
      </w:r>
      <w:r w:rsidRPr="00222CD2">
        <w:rPr>
          <w:i/>
          <w:lang w:val="en-US"/>
        </w:rPr>
        <w:t>Triticum</w:t>
      </w:r>
      <w:r w:rsidRPr="00222CD2">
        <w:rPr>
          <w:lang w:val="en-US"/>
        </w:rPr>
        <w:t xml:space="preserve"> cf. </w:t>
      </w:r>
      <w:r w:rsidRPr="00222CD2">
        <w:rPr>
          <w:i/>
          <w:lang w:val="en-US"/>
        </w:rPr>
        <w:t>aestivum</w:t>
      </w:r>
      <w:r w:rsidRPr="00222CD2">
        <w:rPr>
          <w:lang w:val="en-US"/>
        </w:rPr>
        <w:t>)</w:t>
      </w:r>
    </w:p>
    <w:p w14:paraId="2141ECEE" w14:textId="77777777" w:rsidR="00183BD4" w:rsidRDefault="00876D95" w:rsidP="00183BD4">
      <w:pPr>
        <w:pStyle w:val="ListParagraph"/>
        <w:keepNext/>
        <w:numPr>
          <w:ilvl w:val="0"/>
          <w:numId w:val="3"/>
        </w:numPr>
        <w:spacing w:after="0"/>
        <w:rPr>
          <w:lang w:val="en-US"/>
        </w:rPr>
      </w:pPr>
      <w:r w:rsidRPr="00222CD2">
        <w:rPr>
          <w:lang w:val="en-US"/>
        </w:rPr>
        <w:t>small quantity of charcoal from oak (</w:t>
      </w:r>
      <w:r w:rsidRPr="00222CD2">
        <w:rPr>
          <w:i/>
          <w:lang w:val="en-US"/>
        </w:rPr>
        <w:t>Quercus</w:t>
      </w:r>
      <w:r w:rsidRPr="00222CD2">
        <w:rPr>
          <w:lang w:val="en-US"/>
        </w:rPr>
        <w:t xml:space="preserve"> sp., trunk, &gt;10 cm in diameter), no short-lived pieces like twigs, no visible sapwood</w:t>
      </w:r>
    </w:p>
    <w:p w14:paraId="0ABEE21D" w14:textId="77777777" w:rsidR="00183BD4" w:rsidRPr="00183BD4" w:rsidRDefault="00183BD4" w:rsidP="00183BD4">
      <w:pPr>
        <w:keepNext/>
        <w:spacing w:after="0"/>
        <w:rPr>
          <w:lang w:val="en-US"/>
        </w:rPr>
      </w:pPr>
    </w:p>
    <w:p w14:paraId="57F533CC" w14:textId="77777777" w:rsidR="00993723" w:rsidRPr="00222CD2" w:rsidRDefault="005A1792" w:rsidP="009222C4">
      <w:pPr>
        <w:pStyle w:val="Heading3"/>
        <w:rPr>
          <w:lang w:val="en-GB"/>
        </w:rPr>
      </w:pPr>
      <w:bookmarkStart w:id="5" w:name="_Toc5962433"/>
      <w:r w:rsidRPr="00222CD2">
        <w:rPr>
          <w:lang w:val="en-GB"/>
        </w:rPr>
        <w:t xml:space="preserve">Grave </w:t>
      </w:r>
      <w:r w:rsidR="00993723" w:rsidRPr="00222CD2">
        <w:rPr>
          <w:lang w:val="en-GB"/>
        </w:rPr>
        <w:t>A155</w:t>
      </w:r>
    </w:p>
    <w:p w14:paraId="1056436B" w14:textId="110F5901" w:rsidR="001C705F" w:rsidRDefault="001C705F" w:rsidP="001C705F">
      <w:pPr>
        <w:rPr>
          <w:lang w:val="en-GB"/>
        </w:rPr>
      </w:pPr>
      <w:r>
        <w:rPr>
          <w:lang w:val="en-GB"/>
        </w:rPr>
        <w:t>Two plant macrofossils were sampled for radiocarbon dating (T</w:t>
      </w:r>
      <w:r w:rsidR="006504D0">
        <w:rPr>
          <w:lang w:val="en-GB"/>
        </w:rPr>
        <w:t>able 9</w:t>
      </w:r>
      <w:r>
        <w:rPr>
          <w:lang w:val="en-GB"/>
        </w:rPr>
        <w:t>).</w:t>
      </w:r>
    </w:p>
    <w:tbl>
      <w:tblPr>
        <w:tblStyle w:val="TableGrid"/>
        <w:tblW w:w="8996" w:type="dxa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04"/>
        <w:gridCol w:w="1274"/>
        <w:gridCol w:w="4826"/>
        <w:gridCol w:w="992"/>
      </w:tblGrid>
      <w:tr w:rsidR="001C705F" w:rsidRPr="00CA28BA" w14:paraId="528DD070" w14:textId="77777777" w:rsidTr="001C705F">
        <w:trPr>
          <w:trHeight w:hRule="exact" w:val="358"/>
        </w:trPr>
        <w:tc>
          <w:tcPr>
            <w:tcW w:w="1904" w:type="dxa"/>
            <w:tcBorders>
              <w:top w:val="single" w:sz="4" w:space="0" w:color="auto"/>
              <w:bottom w:val="single" w:sz="4" w:space="0" w:color="auto"/>
            </w:tcBorders>
          </w:tcPr>
          <w:p w14:paraId="58650901" w14:textId="77777777" w:rsidR="001C705F" w:rsidRPr="00222CD2" w:rsidRDefault="001C705F" w:rsidP="00806F36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1274" w:type="dxa"/>
            <w:tcBorders>
              <w:top w:val="single" w:sz="4" w:space="0" w:color="auto"/>
              <w:bottom w:val="single" w:sz="4" w:space="0" w:color="auto"/>
            </w:tcBorders>
          </w:tcPr>
          <w:p w14:paraId="371760DA" w14:textId="77777777" w:rsidR="001C705F" w:rsidRPr="00222CD2" w:rsidRDefault="001C705F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4826" w:type="dxa"/>
            <w:tcBorders>
              <w:top w:val="single" w:sz="4" w:space="0" w:color="auto"/>
              <w:bottom w:val="single" w:sz="4" w:space="0" w:color="auto"/>
            </w:tcBorders>
          </w:tcPr>
          <w:p w14:paraId="16EB5DD8" w14:textId="77777777" w:rsidR="001C705F" w:rsidRPr="00222CD2" w:rsidRDefault="001C705F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E7BE85B" w14:textId="77777777" w:rsidR="001C705F" w:rsidRPr="00222CD2" w:rsidRDefault="001C705F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</w:tr>
      <w:tr w:rsidR="001C705F" w:rsidRPr="001C705F" w14:paraId="2F0C6587" w14:textId="77777777" w:rsidTr="001C705F">
        <w:trPr>
          <w:trHeight w:hRule="exact" w:val="284"/>
        </w:trPr>
        <w:tc>
          <w:tcPr>
            <w:tcW w:w="1904" w:type="dxa"/>
            <w:tcBorders>
              <w:top w:val="single" w:sz="4" w:space="0" w:color="auto"/>
            </w:tcBorders>
          </w:tcPr>
          <w:p w14:paraId="25822950" w14:textId="2DDA0776" w:rsidR="001C705F" w:rsidRPr="001C705F" w:rsidRDefault="001C705F" w:rsidP="00806F36">
            <w:pPr>
              <w:rPr>
                <w:rFonts w:cstheme="minorHAnsi"/>
                <w:color w:val="000000"/>
                <w:lang w:val="en-US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>A155, x127 no.1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0D77A6A0" w14:textId="00777C75" w:rsidR="001C705F" w:rsidRPr="001C705F" w:rsidRDefault="001C705F" w:rsidP="00806F36">
            <w:pPr>
              <w:rPr>
                <w:lang w:val="en-US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>KIA-53948</w:t>
            </w:r>
          </w:p>
        </w:tc>
        <w:tc>
          <w:tcPr>
            <w:tcW w:w="4826" w:type="dxa"/>
            <w:tcBorders>
              <w:top w:val="single" w:sz="4" w:space="0" w:color="auto"/>
            </w:tcBorders>
          </w:tcPr>
          <w:p w14:paraId="42400352" w14:textId="0AB70062" w:rsidR="001C705F" w:rsidRPr="001C705F" w:rsidRDefault="001C705F" w:rsidP="001C705F">
            <w:pPr>
              <w:rPr>
                <w:i/>
                <w:lang w:val="en-GB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 xml:space="preserve">Cereal grain </w:t>
            </w:r>
            <w:r w:rsidRPr="001C705F">
              <w:rPr>
                <w:rFonts w:cstheme="minorHAnsi"/>
                <w:color w:val="000000"/>
                <w:lang w:val="en-US"/>
              </w:rPr>
              <w:t xml:space="preserve">cf. </w:t>
            </w:r>
            <w:r w:rsidRPr="001C705F">
              <w:rPr>
                <w:rFonts w:cstheme="minorHAnsi"/>
                <w:i/>
                <w:color w:val="000000"/>
                <w:lang w:val="en-US"/>
              </w:rPr>
              <w:t>Triticum</w:t>
            </w:r>
            <w:r>
              <w:rPr>
                <w:rFonts w:cstheme="minorHAnsi"/>
                <w:color w:val="000000"/>
                <w:lang w:val="en-US"/>
              </w:rPr>
              <w:t xml:space="preserve"> sp.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CCC274C" w14:textId="3D2997FD" w:rsidR="001C705F" w:rsidRPr="001C705F" w:rsidRDefault="001C705F" w:rsidP="00806F36">
            <w:r w:rsidRPr="001C705F">
              <w:rPr>
                <w:lang w:val="en-US"/>
              </w:rPr>
              <w:t>0.</w:t>
            </w:r>
            <w:r w:rsidRPr="001C705F">
              <w:rPr>
                <w:lang w:val="en-US"/>
              </w:rPr>
              <w:t>010</w:t>
            </w:r>
            <w:r w:rsidRPr="001C705F">
              <w:rPr>
                <w:lang w:val="en-US"/>
              </w:rPr>
              <w:t xml:space="preserve"> g</w:t>
            </w:r>
          </w:p>
        </w:tc>
      </w:tr>
      <w:tr w:rsidR="001C705F" w:rsidRPr="001C705F" w14:paraId="3222EA1F" w14:textId="77777777" w:rsidTr="001C705F">
        <w:trPr>
          <w:trHeight w:hRule="exact" w:val="284"/>
        </w:trPr>
        <w:tc>
          <w:tcPr>
            <w:tcW w:w="1904" w:type="dxa"/>
            <w:tcBorders>
              <w:bottom w:val="single" w:sz="4" w:space="0" w:color="auto"/>
            </w:tcBorders>
          </w:tcPr>
          <w:p w14:paraId="099FBA7F" w14:textId="5998A323" w:rsidR="001C705F" w:rsidRPr="001C705F" w:rsidRDefault="001C705F" w:rsidP="00806F36">
            <w:pPr>
              <w:rPr>
                <w:rFonts w:cstheme="minorHAnsi"/>
                <w:color w:val="000000"/>
                <w:lang w:val="en-US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>A155, x12</w:t>
            </w:r>
            <w:r>
              <w:rPr>
                <w:rFonts w:cstheme="minorHAnsi"/>
                <w:color w:val="000000"/>
                <w:lang w:val="en-US"/>
              </w:rPr>
              <w:t>7 no.2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4FC2546E" w14:textId="5F4E603A" w:rsidR="001C705F" w:rsidRPr="001C705F" w:rsidRDefault="001C705F" w:rsidP="00806F36">
            <w:pPr>
              <w:rPr>
                <w:rFonts w:cstheme="minorHAnsi"/>
                <w:color w:val="000000"/>
                <w:lang w:val="en-US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>KIA-53949</w:t>
            </w:r>
          </w:p>
        </w:tc>
        <w:tc>
          <w:tcPr>
            <w:tcW w:w="4826" w:type="dxa"/>
            <w:tcBorders>
              <w:bottom w:val="single" w:sz="4" w:space="0" w:color="auto"/>
            </w:tcBorders>
          </w:tcPr>
          <w:p w14:paraId="6D2DE5F0" w14:textId="2606AD4B" w:rsidR="001C705F" w:rsidRPr="001C705F" w:rsidRDefault="001C705F" w:rsidP="00806F36">
            <w:pPr>
              <w:rPr>
                <w:i/>
                <w:lang w:val="en-GB"/>
              </w:rPr>
            </w:pPr>
            <w:r>
              <w:rPr>
                <w:lang w:val="en-GB"/>
              </w:rPr>
              <w:t>Grass bulb of</w:t>
            </w:r>
            <w:r w:rsidRPr="001C705F">
              <w:rPr>
                <w:i/>
                <w:lang w:val="en-GB"/>
              </w:rPr>
              <w:t xml:space="preserve"> </w:t>
            </w:r>
            <w:r w:rsidRPr="001C705F">
              <w:rPr>
                <w:rFonts w:cstheme="minorHAnsi"/>
                <w:i/>
                <w:color w:val="000000"/>
                <w:lang w:val="en-US"/>
              </w:rPr>
              <w:t>Arrhenatherum elatius</w:t>
            </w:r>
            <w:r w:rsidRPr="001C705F">
              <w:rPr>
                <w:rFonts w:cstheme="minorHAnsi"/>
                <w:color w:val="000000"/>
                <w:lang w:val="en-US"/>
              </w:rPr>
              <w:t xml:space="preserve"> ssp. </w:t>
            </w:r>
            <w:r w:rsidRPr="001C705F">
              <w:rPr>
                <w:rFonts w:cstheme="minorHAnsi"/>
                <w:i/>
                <w:color w:val="000000"/>
                <w:lang w:val="en-US"/>
              </w:rPr>
              <w:t>bulbosum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4DB0A32" w14:textId="371574A8" w:rsidR="001C705F" w:rsidRPr="001C705F" w:rsidRDefault="001C705F" w:rsidP="00806F36">
            <w:pPr>
              <w:rPr>
                <w:lang w:val="en-GB"/>
              </w:rPr>
            </w:pPr>
            <w:r>
              <w:rPr>
                <w:lang w:val="en-GB"/>
              </w:rPr>
              <w:t>0.018 g</w:t>
            </w:r>
          </w:p>
        </w:tc>
      </w:tr>
    </w:tbl>
    <w:p w14:paraId="007C6575" w14:textId="163E590B" w:rsidR="001C705F" w:rsidRDefault="006504D0" w:rsidP="001C705F">
      <w:pPr>
        <w:spacing w:after="0"/>
        <w:ind w:left="360"/>
        <w:rPr>
          <w:lang w:val="en-US"/>
        </w:rPr>
      </w:pPr>
      <w:r>
        <w:rPr>
          <w:lang w:val="en-US"/>
        </w:rPr>
        <w:t>Table 9</w:t>
      </w:r>
      <w:r w:rsidR="001C705F" w:rsidRPr="001C705F">
        <w:rPr>
          <w:lang w:val="en-US"/>
        </w:rPr>
        <w:t>: Plant macrofossils sampled</w:t>
      </w:r>
      <w:r w:rsidR="001C705F" w:rsidRPr="00222CD2">
        <w:rPr>
          <w:lang w:val="en-US"/>
        </w:rPr>
        <w:t xml:space="preserve"> for radioca</w:t>
      </w:r>
      <w:r w:rsidR="001C705F">
        <w:rPr>
          <w:lang w:val="en-US"/>
        </w:rPr>
        <w:t>rbon dating from grave A1</w:t>
      </w:r>
      <w:r w:rsidR="001C705F">
        <w:rPr>
          <w:lang w:val="en-US"/>
        </w:rPr>
        <w:t>55</w:t>
      </w:r>
      <w:r w:rsidR="001C705F">
        <w:rPr>
          <w:lang w:val="en-US"/>
        </w:rPr>
        <w:t>.</w:t>
      </w:r>
    </w:p>
    <w:p w14:paraId="70AC73CB" w14:textId="77777777" w:rsidR="001C705F" w:rsidRDefault="001C705F" w:rsidP="00993723">
      <w:pPr>
        <w:pStyle w:val="Heading4"/>
        <w:rPr>
          <w:lang w:val="en-GB"/>
        </w:rPr>
      </w:pPr>
    </w:p>
    <w:p w14:paraId="6AFBF70A" w14:textId="696F5F6B" w:rsidR="00876D95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 xml:space="preserve">A155, </w:t>
      </w:r>
      <w:r w:rsidR="00876D95" w:rsidRPr="00222CD2">
        <w:rPr>
          <w:lang w:val="en-GB"/>
        </w:rPr>
        <w:t xml:space="preserve">x127 </w:t>
      </w:r>
      <w:bookmarkEnd w:id="5"/>
      <w:r w:rsidR="00A95552">
        <w:rPr>
          <w:lang w:val="en-GB"/>
        </w:rPr>
        <w:t>(urn)</w:t>
      </w:r>
    </w:p>
    <w:p w14:paraId="5F4137E9" w14:textId="77777777" w:rsidR="00876D95" w:rsidRPr="00222CD2" w:rsidRDefault="00876D95" w:rsidP="00876D95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640ADA75" w14:textId="3C597B25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bookmarkStart w:id="6" w:name="_Ref496263635"/>
      <w:r w:rsidRPr="00222CD2">
        <w:rPr>
          <w:lang w:val="en-US"/>
        </w:rPr>
        <w:t xml:space="preserve">several </w:t>
      </w:r>
      <w:r w:rsidR="00B0510B" w:rsidRPr="00B0510B">
        <w:rPr>
          <w:lang w:val="en-US"/>
        </w:rPr>
        <w:t>plant macrofossils</w:t>
      </w:r>
    </w:p>
    <w:p w14:paraId="0F6B9B2A" w14:textId="3A628118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>some stem fragments of grass</w:t>
      </w:r>
      <w:r w:rsidR="00D0471F">
        <w:rPr>
          <w:lang w:val="en-US"/>
        </w:rPr>
        <w:t>;</w:t>
      </w:r>
      <w:r w:rsidRPr="00222CD2">
        <w:rPr>
          <w:lang w:val="en-US"/>
        </w:rPr>
        <w:t xml:space="preserve"> one bulb of bulbous oat grass (</w:t>
      </w:r>
      <w:r w:rsidRPr="00222CD2">
        <w:rPr>
          <w:i/>
          <w:lang w:val="en-US"/>
        </w:rPr>
        <w:t xml:space="preserve">Arrhenatherum elatius </w:t>
      </w:r>
      <w:r w:rsidRPr="00222CD2">
        <w:rPr>
          <w:lang w:val="en-US"/>
        </w:rPr>
        <w:t>ssp.</w:t>
      </w:r>
      <w:r w:rsidRPr="00222CD2">
        <w:rPr>
          <w:i/>
          <w:lang w:val="en-US"/>
        </w:rPr>
        <w:t xml:space="preserve"> bulbosum</w:t>
      </w:r>
      <w:r w:rsidR="00D0471F">
        <w:rPr>
          <w:lang w:val="en-US"/>
        </w:rPr>
        <w:t>); two cereal caryopse</w:t>
      </w:r>
      <w:r w:rsidRPr="00222CD2">
        <w:rPr>
          <w:lang w:val="en-US"/>
        </w:rPr>
        <w:t xml:space="preserve">s: one indeterminate, one probably of wheat (cf. </w:t>
      </w:r>
      <w:r w:rsidRPr="00222CD2">
        <w:rPr>
          <w:i/>
          <w:lang w:val="en-US"/>
        </w:rPr>
        <w:t>Triticum</w:t>
      </w:r>
      <w:r w:rsidRPr="00222CD2">
        <w:rPr>
          <w:lang w:val="en-US"/>
        </w:rPr>
        <w:t xml:space="preserve"> sp.)</w:t>
      </w:r>
    </w:p>
    <w:p w14:paraId="2E2C59E0" w14:textId="77777777" w:rsidR="00876D95" w:rsidRPr="00222CD2" w:rsidRDefault="00876D95" w:rsidP="00183BD4">
      <w:pPr>
        <w:pStyle w:val="ListParagraph"/>
        <w:keepNext/>
        <w:numPr>
          <w:ilvl w:val="0"/>
          <w:numId w:val="3"/>
        </w:numPr>
        <w:spacing w:after="0"/>
        <w:rPr>
          <w:lang w:val="en-US"/>
        </w:rPr>
      </w:pPr>
      <w:r w:rsidRPr="00222CD2">
        <w:rPr>
          <w:lang w:val="en-US"/>
        </w:rPr>
        <w:t>several pieces of charcoal from oak (</w:t>
      </w:r>
      <w:r w:rsidRPr="00222CD2">
        <w:rPr>
          <w:i/>
          <w:lang w:val="en-US"/>
        </w:rPr>
        <w:t>Quercus</w:t>
      </w:r>
      <w:r w:rsidRPr="00222CD2">
        <w:rPr>
          <w:lang w:val="en-US"/>
        </w:rPr>
        <w:t xml:space="preserve"> sp., trunk, &gt;10 cm in diameter), no short-lived pieces like twigs, no visible sapwood</w:t>
      </w:r>
    </w:p>
    <w:bookmarkEnd w:id="6"/>
    <w:p w14:paraId="3FD463C5" w14:textId="77777777" w:rsidR="009222C4" w:rsidRPr="00222CD2" w:rsidRDefault="009222C4" w:rsidP="00F335F8">
      <w:pPr>
        <w:pStyle w:val="ListParagraph"/>
        <w:spacing w:after="0"/>
        <w:ind w:left="3402"/>
        <w:rPr>
          <w:lang w:val="en-US"/>
        </w:rPr>
      </w:pPr>
    </w:p>
    <w:p w14:paraId="52046132" w14:textId="77777777" w:rsidR="00993723" w:rsidRPr="00183BD4" w:rsidRDefault="005A1792" w:rsidP="009222C4">
      <w:pPr>
        <w:pStyle w:val="Heading3"/>
        <w:rPr>
          <w:lang w:val="en-GB"/>
        </w:rPr>
      </w:pPr>
      <w:bookmarkStart w:id="7" w:name="_Toc5962434"/>
      <w:r w:rsidRPr="00222CD2">
        <w:rPr>
          <w:lang w:val="en-GB"/>
        </w:rPr>
        <w:t xml:space="preserve">Grave </w:t>
      </w:r>
      <w:r w:rsidR="00876D95" w:rsidRPr="00183BD4">
        <w:rPr>
          <w:lang w:val="en-GB"/>
        </w:rPr>
        <w:t>A198</w:t>
      </w:r>
    </w:p>
    <w:p w14:paraId="10EC3DD4" w14:textId="77777777" w:rsidR="006B0721" w:rsidRDefault="006B0721" w:rsidP="006B0721">
      <w:pPr>
        <w:spacing w:after="0"/>
        <w:rPr>
          <w:lang w:val="en-US"/>
        </w:rPr>
      </w:pPr>
      <w:r>
        <w:rPr>
          <w:lang w:val="en-US"/>
        </w:rPr>
        <w:t xml:space="preserve">One charcoal sample was sampled for radiocarbon dating: </w:t>
      </w:r>
    </w:p>
    <w:p w14:paraId="0CB62B63" w14:textId="30E68ABB" w:rsidR="006B0721" w:rsidRDefault="006B0721" w:rsidP="006B0721">
      <w:pPr>
        <w:spacing w:after="0"/>
        <w:rPr>
          <w:lang w:val="en-US"/>
        </w:rPr>
      </w:pPr>
      <w:r>
        <w:rPr>
          <w:lang w:val="en-US"/>
        </w:rPr>
        <w:t xml:space="preserve">AMS no. </w:t>
      </w:r>
      <w:r w:rsidRPr="007C77B4">
        <w:rPr>
          <w:lang w:val="en-US"/>
        </w:rPr>
        <w:t>KIA-53951</w:t>
      </w:r>
      <w:r>
        <w:rPr>
          <w:lang w:val="en-US"/>
        </w:rPr>
        <w:tab/>
      </w:r>
      <w:r w:rsidRPr="007C77B4">
        <w:rPr>
          <w:i/>
          <w:lang w:val="en-US"/>
        </w:rPr>
        <w:t>Alnus</w:t>
      </w:r>
      <w:r w:rsidRPr="007C77B4">
        <w:rPr>
          <w:lang w:val="en-US"/>
        </w:rPr>
        <w:t xml:space="preserve"> sp. trunk wood charcoal </w:t>
      </w:r>
      <w:r w:rsidRPr="00B0510B">
        <w:rPr>
          <w:lang w:val="en-US"/>
        </w:rPr>
        <w:t>(</w:t>
      </w:r>
      <w:r>
        <w:rPr>
          <w:lang w:val="en-US"/>
        </w:rPr>
        <w:t>0.051</w:t>
      </w:r>
      <w:r w:rsidRPr="00B0510B">
        <w:rPr>
          <w:lang w:val="en-US"/>
        </w:rPr>
        <w:t xml:space="preserve"> g</w:t>
      </w:r>
      <w:r>
        <w:rPr>
          <w:lang w:val="en-US"/>
        </w:rPr>
        <w:t xml:space="preserve">, </w:t>
      </w:r>
      <w:r w:rsidRPr="00B0510B">
        <w:rPr>
          <w:lang w:val="en-US"/>
        </w:rPr>
        <w:t>Ø &gt;10 cm)</w:t>
      </w:r>
    </w:p>
    <w:p w14:paraId="1764F184" w14:textId="77777777" w:rsidR="006B0721" w:rsidRDefault="006B0721" w:rsidP="006B0721">
      <w:pPr>
        <w:spacing w:after="0"/>
        <w:rPr>
          <w:lang w:val="en-US"/>
        </w:rPr>
      </w:pPr>
    </w:p>
    <w:p w14:paraId="763ABCC8" w14:textId="77777777" w:rsidR="00876D95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>A198</w:t>
      </w:r>
      <w:r w:rsidR="00876D95" w:rsidRPr="00222CD2">
        <w:rPr>
          <w:lang w:val="en-GB"/>
        </w:rPr>
        <w:t>, x338</w:t>
      </w:r>
      <w:bookmarkEnd w:id="7"/>
      <w:r w:rsidR="004D118B">
        <w:rPr>
          <w:lang w:val="en-GB"/>
        </w:rPr>
        <w:t xml:space="preserve"> (urn)</w:t>
      </w:r>
    </w:p>
    <w:p w14:paraId="466948D4" w14:textId="77777777" w:rsidR="00876D95" w:rsidRPr="00222CD2" w:rsidRDefault="00876D95" w:rsidP="00876D95">
      <w:pPr>
        <w:spacing w:after="0"/>
        <w:rPr>
          <w:lang w:val="en-US"/>
        </w:rPr>
      </w:pPr>
      <w:r w:rsidRPr="00222CD2">
        <w:rPr>
          <w:lang w:val="en-US"/>
        </w:rPr>
        <w:t xml:space="preserve">Contents: </w:t>
      </w:r>
    </w:p>
    <w:p w14:paraId="501BD6BD" w14:textId="019B84BC" w:rsidR="00876D95" w:rsidRPr="00222CD2" w:rsidRDefault="00876D95" w:rsidP="00876D95">
      <w:pPr>
        <w:pStyle w:val="ListParagraph"/>
        <w:numPr>
          <w:ilvl w:val="0"/>
          <w:numId w:val="3"/>
        </w:numPr>
        <w:rPr>
          <w:i/>
          <w:lang w:val="en-US"/>
        </w:rPr>
      </w:pPr>
      <w:r w:rsidRPr="00222CD2">
        <w:rPr>
          <w:lang w:val="en-US"/>
        </w:rPr>
        <w:t xml:space="preserve">Small quantity of </w:t>
      </w:r>
      <w:r w:rsidR="00B0510B" w:rsidRPr="00B0510B">
        <w:rPr>
          <w:lang w:val="en-US"/>
        </w:rPr>
        <w:t>plant macrofossils</w:t>
      </w:r>
      <w:r w:rsidR="006B0721">
        <w:rPr>
          <w:lang w:val="en-US"/>
        </w:rPr>
        <w:t xml:space="preserve">: </w:t>
      </w:r>
      <w:r w:rsidRPr="00222CD2">
        <w:rPr>
          <w:lang w:val="en-US"/>
        </w:rPr>
        <w:t>stem fragments (grass), too small for dating</w:t>
      </w:r>
    </w:p>
    <w:p w14:paraId="5709F5D0" w14:textId="77777777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>Several pieces of charcoal, some bigger pieces</w:t>
      </w:r>
    </w:p>
    <w:p w14:paraId="34280EA5" w14:textId="77777777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>All pieces of charcoal either from oak (</w:t>
      </w:r>
      <w:r w:rsidRPr="00222CD2">
        <w:rPr>
          <w:i/>
          <w:lang w:val="en-US"/>
        </w:rPr>
        <w:t>Quercus</w:t>
      </w:r>
      <w:r w:rsidRPr="00222CD2">
        <w:rPr>
          <w:lang w:val="en-US"/>
        </w:rPr>
        <w:t xml:space="preserve"> sp., trunk, &gt;10 cm in diameter) or alder (</w:t>
      </w:r>
      <w:r w:rsidRPr="00222CD2">
        <w:rPr>
          <w:i/>
          <w:lang w:val="en-US"/>
        </w:rPr>
        <w:t xml:space="preserve">Alnus </w:t>
      </w:r>
      <w:r w:rsidRPr="00222CD2">
        <w:rPr>
          <w:lang w:val="en-US"/>
        </w:rPr>
        <w:t>sp., trunk, &gt;10 cm in diameter)</w:t>
      </w:r>
    </w:p>
    <w:p w14:paraId="7FC6A0DC" w14:textId="7BEEB4E5" w:rsidR="00876D95" w:rsidRPr="00222CD2" w:rsidRDefault="00876D95" w:rsidP="00183BD4">
      <w:pPr>
        <w:pStyle w:val="ListParagraph"/>
        <w:numPr>
          <w:ilvl w:val="0"/>
          <w:numId w:val="3"/>
        </w:numPr>
        <w:spacing w:after="0"/>
        <w:rPr>
          <w:lang w:val="en-US"/>
        </w:rPr>
      </w:pPr>
      <w:r w:rsidRPr="00222CD2">
        <w:rPr>
          <w:lang w:val="en-US"/>
        </w:rPr>
        <w:t xml:space="preserve">no short-lived pieces like twigs, no fragments with visible bark pieces </w:t>
      </w:r>
      <w:r w:rsidR="006B0721">
        <w:rPr>
          <w:lang w:val="en-US"/>
        </w:rPr>
        <w:t>or</w:t>
      </w:r>
      <w:r w:rsidRPr="00222CD2">
        <w:rPr>
          <w:lang w:val="en-US"/>
        </w:rPr>
        <w:t xml:space="preserve"> sapwood</w:t>
      </w:r>
    </w:p>
    <w:p w14:paraId="25A549FE" w14:textId="77777777" w:rsidR="00876D95" w:rsidRPr="00222CD2" w:rsidRDefault="00876D95" w:rsidP="009222C4">
      <w:pPr>
        <w:spacing w:after="0"/>
        <w:rPr>
          <w:lang w:val="en-US"/>
        </w:rPr>
      </w:pPr>
    </w:p>
    <w:p w14:paraId="51146440" w14:textId="77777777" w:rsidR="00993723" w:rsidRPr="007F6027" w:rsidRDefault="005A1792" w:rsidP="009222C4">
      <w:pPr>
        <w:pStyle w:val="Heading3"/>
        <w:rPr>
          <w:lang w:val="en-GB"/>
        </w:rPr>
      </w:pPr>
      <w:bookmarkStart w:id="8" w:name="_Toc5962435"/>
      <w:r w:rsidRPr="00222CD2">
        <w:rPr>
          <w:lang w:val="en-GB"/>
        </w:rPr>
        <w:t xml:space="preserve">Grave </w:t>
      </w:r>
      <w:r w:rsidR="00876D95" w:rsidRPr="007F6027">
        <w:rPr>
          <w:lang w:val="en-GB"/>
        </w:rPr>
        <w:t>A278</w:t>
      </w:r>
    </w:p>
    <w:p w14:paraId="1729802A" w14:textId="008B244D" w:rsidR="006B0721" w:rsidRDefault="006B0721" w:rsidP="006B0721">
      <w:pPr>
        <w:rPr>
          <w:lang w:val="en-GB"/>
        </w:rPr>
      </w:pPr>
      <w:r>
        <w:rPr>
          <w:lang w:val="en-GB"/>
        </w:rPr>
        <w:t>Two plant macrofossils were sampled for radiocarbon dating (T</w:t>
      </w:r>
      <w:r w:rsidR="006504D0">
        <w:rPr>
          <w:lang w:val="en-GB"/>
        </w:rPr>
        <w:t>able 10</w:t>
      </w:r>
      <w:r>
        <w:rPr>
          <w:lang w:val="en-GB"/>
        </w:rPr>
        <w:t>).</w:t>
      </w:r>
    </w:p>
    <w:tbl>
      <w:tblPr>
        <w:tblStyle w:val="TableGrid"/>
        <w:tblW w:w="8996" w:type="dxa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04"/>
        <w:gridCol w:w="1274"/>
        <w:gridCol w:w="4826"/>
        <w:gridCol w:w="992"/>
      </w:tblGrid>
      <w:tr w:rsidR="006B0721" w:rsidRPr="00CA28BA" w14:paraId="1C902D9C" w14:textId="77777777" w:rsidTr="00806F36">
        <w:trPr>
          <w:trHeight w:hRule="exact" w:val="358"/>
        </w:trPr>
        <w:tc>
          <w:tcPr>
            <w:tcW w:w="1904" w:type="dxa"/>
            <w:tcBorders>
              <w:top w:val="single" w:sz="4" w:space="0" w:color="auto"/>
              <w:bottom w:val="single" w:sz="4" w:space="0" w:color="auto"/>
            </w:tcBorders>
          </w:tcPr>
          <w:p w14:paraId="2E2685EE" w14:textId="77777777" w:rsidR="006B0721" w:rsidRPr="00222CD2" w:rsidRDefault="006B0721" w:rsidP="00806F36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1274" w:type="dxa"/>
            <w:tcBorders>
              <w:top w:val="single" w:sz="4" w:space="0" w:color="auto"/>
              <w:bottom w:val="single" w:sz="4" w:space="0" w:color="auto"/>
            </w:tcBorders>
          </w:tcPr>
          <w:p w14:paraId="16ECB78E" w14:textId="77777777" w:rsidR="006B0721" w:rsidRPr="00222CD2" w:rsidRDefault="006B0721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4826" w:type="dxa"/>
            <w:tcBorders>
              <w:top w:val="single" w:sz="4" w:space="0" w:color="auto"/>
              <w:bottom w:val="single" w:sz="4" w:space="0" w:color="auto"/>
            </w:tcBorders>
          </w:tcPr>
          <w:p w14:paraId="124A8FFD" w14:textId="77777777" w:rsidR="006B0721" w:rsidRPr="00222CD2" w:rsidRDefault="006B072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182A8BD" w14:textId="77777777" w:rsidR="006B0721" w:rsidRPr="00222CD2" w:rsidRDefault="006B072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</w:tr>
      <w:tr w:rsidR="006B0721" w:rsidRPr="001C705F" w14:paraId="5FAA841C" w14:textId="77777777" w:rsidTr="00806F36">
        <w:trPr>
          <w:trHeight w:hRule="exact" w:val="284"/>
        </w:trPr>
        <w:tc>
          <w:tcPr>
            <w:tcW w:w="1904" w:type="dxa"/>
            <w:tcBorders>
              <w:top w:val="single" w:sz="4" w:space="0" w:color="auto"/>
            </w:tcBorders>
          </w:tcPr>
          <w:p w14:paraId="62327011" w14:textId="471AD96B" w:rsidR="006B0721" w:rsidRPr="001C705F" w:rsidRDefault="006B0721" w:rsidP="00806F36">
            <w:pPr>
              <w:rPr>
                <w:rFonts w:cstheme="minorHAnsi"/>
                <w:color w:val="000000"/>
                <w:lang w:val="en-US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>A</w:t>
            </w:r>
            <w:r>
              <w:rPr>
                <w:rFonts w:cstheme="minorHAnsi"/>
                <w:color w:val="000000"/>
                <w:lang w:val="en-US"/>
              </w:rPr>
              <w:t>278, x782 no.1</w:t>
            </w:r>
          </w:p>
        </w:tc>
        <w:tc>
          <w:tcPr>
            <w:tcW w:w="1274" w:type="dxa"/>
            <w:tcBorders>
              <w:top w:val="single" w:sz="4" w:space="0" w:color="auto"/>
            </w:tcBorders>
          </w:tcPr>
          <w:p w14:paraId="4402376F" w14:textId="75328A0B" w:rsidR="006B0721" w:rsidRPr="001C705F" w:rsidRDefault="006B0721" w:rsidP="00806F36">
            <w:pPr>
              <w:rPr>
                <w:lang w:val="en-US"/>
              </w:rPr>
            </w:pPr>
            <w:r w:rsidRPr="006B0721">
              <w:rPr>
                <w:rFonts w:cstheme="minorHAnsi"/>
                <w:color w:val="000000"/>
                <w:lang w:val="en-US"/>
              </w:rPr>
              <w:t>KIA-53953</w:t>
            </w:r>
          </w:p>
        </w:tc>
        <w:tc>
          <w:tcPr>
            <w:tcW w:w="4826" w:type="dxa"/>
            <w:tcBorders>
              <w:top w:val="single" w:sz="4" w:space="0" w:color="auto"/>
            </w:tcBorders>
          </w:tcPr>
          <w:p w14:paraId="24156F73" w14:textId="42EA5229" w:rsidR="006B0721" w:rsidRPr="001C705F" w:rsidRDefault="004623B1" w:rsidP="00806F36">
            <w:pPr>
              <w:rPr>
                <w:i/>
                <w:lang w:val="en-GB"/>
              </w:rPr>
            </w:pPr>
            <w:r>
              <w:rPr>
                <w:rFonts w:cstheme="minorHAnsi"/>
                <w:color w:val="000000"/>
                <w:lang w:val="en-US"/>
              </w:rPr>
              <w:t>C</w:t>
            </w:r>
            <w:r w:rsidRPr="006B0721">
              <w:rPr>
                <w:rFonts w:cstheme="minorHAnsi"/>
                <w:color w:val="000000"/>
                <w:lang w:val="en-US"/>
              </w:rPr>
              <w:t>harred grass stem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5614540" w14:textId="6CFA7F68" w:rsidR="006B0721" w:rsidRPr="001C705F" w:rsidRDefault="006B0721" w:rsidP="00806F36">
            <w:r w:rsidRPr="001C705F">
              <w:rPr>
                <w:lang w:val="en-US"/>
              </w:rPr>
              <w:t>0.</w:t>
            </w:r>
            <w:r w:rsidR="004623B1">
              <w:rPr>
                <w:lang w:val="en-US"/>
              </w:rPr>
              <w:t>0</w:t>
            </w:r>
            <w:r w:rsidRPr="001C705F">
              <w:rPr>
                <w:lang w:val="en-US"/>
              </w:rPr>
              <w:t>0</w:t>
            </w:r>
            <w:r w:rsidR="004623B1">
              <w:rPr>
                <w:lang w:val="en-US"/>
              </w:rPr>
              <w:t>9</w:t>
            </w:r>
            <w:r w:rsidRPr="001C705F">
              <w:rPr>
                <w:lang w:val="en-US"/>
              </w:rPr>
              <w:t xml:space="preserve"> g</w:t>
            </w:r>
          </w:p>
        </w:tc>
      </w:tr>
      <w:tr w:rsidR="006B0721" w:rsidRPr="001C705F" w14:paraId="0B2D36A5" w14:textId="77777777" w:rsidTr="00806F36">
        <w:trPr>
          <w:trHeight w:hRule="exact" w:val="284"/>
        </w:trPr>
        <w:tc>
          <w:tcPr>
            <w:tcW w:w="1904" w:type="dxa"/>
            <w:tcBorders>
              <w:bottom w:val="single" w:sz="4" w:space="0" w:color="auto"/>
            </w:tcBorders>
          </w:tcPr>
          <w:p w14:paraId="2B9B1A89" w14:textId="2842FAF0" w:rsidR="006B0721" w:rsidRPr="001C705F" w:rsidRDefault="006B0721" w:rsidP="00806F36">
            <w:pPr>
              <w:rPr>
                <w:rFonts w:cstheme="minorHAnsi"/>
                <w:color w:val="000000"/>
                <w:lang w:val="en-US"/>
              </w:rPr>
            </w:pPr>
            <w:r w:rsidRPr="001C705F">
              <w:rPr>
                <w:rFonts w:cstheme="minorHAnsi"/>
                <w:color w:val="000000"/>
                <w:lang w:val="en-US"/>
              </w:rPr>
              <w:t>A</w:t>
            </w:r>
            <w:r>
              <w:rPr>
                <w:rFonts w:cstheme="minorHAnsi"/>
                <w:color w:val="000000"/>
                <w:lang w:val="en-US"/>
              </w:rPr>
              <w:t>278, x782 no.1</w:t>
            </w: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7855D6FA" w14:textId="40ABAD51" w:rsidR="006B0721" w:rsidRPr="001C705F" w:rsidRDefault="006B0721" w:rsidP="00806F36">
            <w:pPr>
              <w:rPr>
                <w:rFonts w:cstheme="minorHAnsi"/>
                <w:color w:val="000000"/>
                <w:lang w:val="en-US"/>
              </w:rPr>
            </w:pPr>
            <w:r w:rsidRPr="006B0721">
              <w:rPr>
                <w:rFonts w:cstheme="minorHAnsi"/>
                <w:color w:val="000000"/>
                <w:lang w:val="en-US"/>
              </w:rPr>
              <w:t>KIA-53954</w:t>
            </w:r>
          </w:p>
        </w:tc>
        <w:tc>
          <w:tcPr>
            <w:tcW w:w="4826" w:type="dxa"/>
            <w:tcBorders>
              <w:bottom w:val="single" w:sz="4" w:space="0" w:color="auto"/>
            </w:tcBorders>
          </w:tcPr>
          <w:p w14:paraId="10253387" w14:textId="68A3A179" w:rsidR="006B0721" w:rsidRPr="001C705F" w:rsidRDefault="004623B1" w:rsidP="00806F36">
            <w:pPr>
              <w:rPr>
                <w:i/>
                <w:lang w:val="en-GB"/>
              </w:rPr>
            </w:pPr>
            <w:r>
              <w:rPr>
                <w:lang w:val="en-US"/>
              </w:rPr>
              <w:t xml:space="preserve">Charred grass, </w:t>
            </w:r>
            <w:r w:rsidRPr="00222CD2">
              <w:rPr>
                <w:lang w:val="en-US"/>
              </w:rPr>
              <w:t>stem and root fragment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E367B82" w14:textId="3538B31F" w:rsidR="006B0721" w:rsidRPr="001C705F" w:rsidRDefault="004623B1" w:rsidP="00806F36">
            <w:pPr>
              <w:rPr>
                <w:lang w:val="en-GB"/>
              </w:rPr>
            </w:pPr>
            <w:r>
              <w:rPr>
                <w:lang w:val="en-GB"/>
              </w:rPr>
              <w:t>0.009</w:t>
            </w:r>
            <w:r w:rsidR="006B0721">
              <w:rPr>
                <w:lang w:val="en-GB"/>
              </w:rPr>
              <w:t xml:space="preserve"> g</w:t>
            </w:r>
          </w:p>
        </w:tc>
      </w:tr>
    </w:tbl>
    <w:p w14:paraId="60961AB3" w14:textId="1D08138F" w:rsidR="006B0721" w:rsidRDefault="006B0721" w:rsidP="006B0721">
      <w:pPr>
        <w:spacing w:after="0"/>
        <w:ind w:left="360"/>
        <w:rPr>
          <w:lang w:val="en-US"/>
        </w:rPr>
      </w:pPr>
      <w:r w:rsidRPr="001C705F">
        <w:rPr>
          <w:lang w:val="en-US"/>
        </w:rPr>
        <w:lastRenderedPageBreak/>
        <w:t>Table 1</w:t>
      </w:r>
      <w:r w:rsidR="006504D0">
        <w:rPr>
          <w:lang w:val="en-US"/>
        </w:rPr>
        <w:t>0</w:t>
      </w:r>
      <w:r w:rsidRPr="001C705F">
        <w:rPr>
          <w:lang w:val="en-US"/>
        </w:rPr>
        <w:t>: Plant macrofossils sampled</w:t>
      </w:r>
      <w:r w:rsidRPr="00222CD2">
        <w:rPr>
          <w:lang w:val="en-US"/>
        </w:rPr>
        <w:t xml:space="preserve"> for radioca</w:t>
      </w:r>
      <w:r w:rsidR="004623B1">
        <w:rPr>
          <w:lang w:val="en-US"/>
        </w:rPr>
        <w:t>rbon dating from grave A278</w:t>
      </w:r>
      <w:r>
        <w:rPr>
          <w:lang w:val="en-US"/>
        </w:rPr>
        <w:t>.</w:t>
      </w:r>
    </w:p>
    <w:p w14:paraId="353DA569" w14:textId="27F474FE" w:rsidR="006B0721" w:rsidRDefault="006B0721" w:rsidP="004D118B">
      <w:pPr>
        <w:spacing w:after="0"/>
        <w:rPr>
          <w:rFonts w:cstheme="minorHAnsi"/>
          <w:color w:val="000000"/>
          <w:lang w:val="en-US"/>
        </w:rPr>
      </w:pPr>
    </w:p>
    <w:p w14:paraId="33809E33" w14:textId="77777777" w:rsidR="00876D95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>A278</w:t>
      </w:r>
      <w:r w:rsidR="00876D95" w:rsidRPr="00222CD2">
        <w:rPr>
          <w:lang w:val="en-GB"/>
        </w:rPr>
        <w:t>, x782</w:t>
      </w:r>
      <w:bookmarkEnd w:id="8"/>
      <w:r w:rsidR="004D118B">
        <w:rPr>
          <w:lang w:val="en-GB"/>
        </w:rPr>
        <w:t xml:space="preserve"> (urn)</w:t>
      </w:r>
    </w:p>
    <w:p w14:paraId="6841E21E" w14:textId="77777777" w:rsidR="00876D95" w:rsidRPr="00222CD2" w:rsidRDefault="00876D95" w:rsidP="00876D95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428C7FB3" w14:textId="613E2770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 xml:space="preserve">Small quantity of </w:t>
      </w:r>
      <w:r w:rsidR="00B0510B" w:rsidRPr="00B0510B">
        <w:rPr>
          <w:lang w:val="en-US"/>
        </w:rPr>
        <w:t>plant macrofossils</w:t>
      </w:r>
    </w:p>
    <w:p w14:paraId="230BD7F6" w14:textId="77777777" w:rsidR="00876D95" w:rsidRPr="00222CD2" w:rsidRDefault="00876D95" w:rsidP="00876D95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>several stem and root fragments of grass, one bud, 1 weed seed (too small for dating)</w:t>
      </w:r>
    </w:p>
    <w:p w14:paraId="1868BB5B" w14:textId="77777777" w:rsidR="00876D95" w:rsidRPr="00222CD2" w:rsidRDefault="00876D95" w:rsidP="00183BD4">
      <w:pPr>
        <w:pStyle w:val="ListParagraph"/>
        <w:keepNext/>
        <w:numPr>
          <w:ilvl w:val="0"/>
          <w:numId w:val="3"/>
        </w:numPr>
        <w:spacing w:after="0"/>
        <w:rPr>
          <w:lang w:val="en-US"/>
        </w:rPr>
      </w:pPr>
      <w:r w:rsidRPr="00222CD2">
        <w:rPr>
          <w:lang w:val="en-US"/>
        </w:rPr>
        <w:t>several pieces of charcoal from maple (</w:t>
      </w:r>
      <w:r w:rsidRPr="00222CD2">
        <w:rPr>
          <w:i/>
          <w:lang w:val="en-US"/>
        </w:rPr>
        <w:t>Acer</w:t>
      </w:r>
      <w:r w:rsidRPr="00222CD2">
        <w:rPr>
          <w:lang w:val="en-US"/>
        </w:rPr>
        <w:t xml:space="preserve"> sp., trunk, &gt;10 cm in diameter), no short-lived pieces like twigs, no visible sapwood</w:t>
      </w:r>
    </w:p>
    <w:p w14:paraId="5FF990D5" w14:textId="77777777" w:rsidR="00876D95" w:rsidRPr="00222CD2" w:rsidRDefault="00876D95" w:rsidP="009222C4">
      <w:pPr>
        <w:spacing w:after="0"/>
        <w:rPr>
          <w:lang w:val="en-US"/>
        </w:rPr>
      </w:pPr>
    </w:p>
    <w:p w14:paraId="043630CC" w14:textId="77777777" w:rsidR="00993723" w:rsidRPr="00222CD2" w:rsidRDefault="005A1792" w:rsidP="009222C4">
      <w:pPr>
        <w:pStyle w:val="Heading3"/>
        <w:rPr>
          <w:lang w:val="en-GB"/>
        </w:rPr>
      </w:pPr>
      <w:r w:rsidRPr="00222CD2">
        <w:rPr>
          <w:lang w:val="en-GB"/>
        </w:rPr>
        <w:t xml:space="preserve">Grave </w:t>
      </w:r>
      <w:r w:rsidR="00876D95" w:rsidRPr="00222CD2">
        <w:rPr>
          <w:lang w:val="en-GB"/>
        </w:rPr>
        <w:t>A393</w:t>
      </w:r>
    </w:p>
    <w:p w14:paraId="31E4FE10" w14:textId="0248F178" w:rsidR="004623B1" w:rsidRDefault="004623B1" w:rsidP="004623B1">
      <w:pPr>
        <w:rPr>
          <w:lang w:val="en-GB"/>
        </w:rPr>
      </w:pPr>
      <w:r>
        <w:rPr>
          <w:lang w:val="en-GB"/>
        </w:rPr>
        <w:t>Four</w:t>
      </w:r>
      <w:r>
        <w:rPr>
          <w:lang w:val="en-GB"/>
        </w:rPr>
        <w:t xml:space="preserve"> </w:t>
      </w:r>
      <w:r>
        <w:rPr>
          <w:lang w:val="en-GB"/>
        </w:rPr>
        <w:t xml:space="preserve">samples of </w:t>
      </w:r>
      <w:r>
        <w:rPr>
          <w:lang w:val="en-GB"/>
        </w:rPr>
        <w:t xml:space="preserve">plant macrofossils </w:t>
      </w:r>
      <w:r>
        <w:rPr>
          <w:lang w:val="en-GB"/>
        </w:rPr>
        <w:t xml:space="preserve">and one charcoal sample </w:t>
      </w:r>
      <w:r>
        <w:rPr>
          <w:lang w:val="en-GB"/>
        </w:rPr>
        <w:t>were sampled for radiocarbon dating (T</w:t>
      </w:r>
      <w:r w:rsidR="006504D0">
        <w:rPr>
          <w:lang w:val="en-GB"/>
        </w:rPr>
        <w:t>able 11</w:t>
      </w:r>
      <w:r>
        <w:rPr>
          <w:lang w:val="en-GB"/>
        </w:rPr>
        <w:t>).</w:t>
      </w:r>
    </w:p>
    <w:tbl>
      <w:tblPr>
        <w:tblStyle w:val="TableGrid"/>
        <w:tblW w:w="9623" w:type="dxa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36"/>
        <w:gridCol w:w="1448"/>
        <w:gridCol w:w="3969"/>
        <w:gridCol w:w="992"/>
        <w:gridCol w:w="1478"/>
      </w:tblGrid>
      <w:tr w:rsidR="004623B1" w:rsidRPr="00CA28BA" w14:paraId="1DF79D51" w14:textId="0158384C" w:rsidTr="00D71FB1">
        <w:trPr>
          <w:trHeight w:hRule="exact" w:val="951"/>
        </w:trPr>
        <w:tc>
          <w:tcPr>
            <w:tcW w:w="1736" w:type="dxa"/>
            <w:tcBorders>
              <w:top w:val="single" w:sz="4" w:space="0" w:color="auto"/>
              <w:bottom w:val="single" w:sz="4" w:space="0" w:color="auto"/>
            </w:tcBorders>
          </w:tcPr>
          <w:p w14:paraId="38F383B4" w14:textId="77777777" w:rsidR="004623B1" w:rsidRPr="00222CD2" w:rsidRDefault="004623B1" w:rsidP="00806F36">
            <w:pPr>
              <w:rPr>
                <w:lang w:val="en-US"/>
              </w:rPr>
            </w:pPr>
            <w:r>
              <w:rPr>
                <w:lang w:val="en-US"/>
              </w:rPr>
              <w:t>Context</w:t>
            </w:r>
          </w:p>
        </w:tc>
        <w:tc>
          <w:tcPr>
            <w:tcW w:w="1448" w:type="dxa"/>
            <w:tcBorders>
              <w:top w:val="single" w:sz="4" w:space="0" w:color="auto"/>
              <w:bottom w:val="single" w:sz="4" w:space="0" w:color="auto"/>
            </w:tcBorders>
          </w:tcPr>
          <w:p w14:paraId="71106CB3" w14:textId="77777777" w:rsidR="004623B1" w:rsidRPr="00222CD2" w:rsidRDefault="004623B1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1E2706D7" w14:textId="77777777" w:rsidR="004623B1" w:rsidRPr="00222CD2" w:rsidRDefault="004623B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A3E2AAA" w14:textId="77777777" w:rsidR="004623B1" w:rsidRPr="00222CD2" w:rsidRDefault="004623B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  <w:tc>
          <w:tcPr>
            <w:tcW w:w="1478" w:type="dxa"/>
            <w:tcBorders>
              <w:top w:val="single" w:sz="4" w:space="0" w:color="auto"/>
              <w:bottom w:val="single" w:sz="4" w:space="0" w:color="auto"/>
            </w:tcBorders>
          </w:tcPr>
          <w:p w14:paraId="30746678" w14:textId="4BE21671" w:rsidR="004623B1" w:rsidRPr="00222CD2" w:rsidRDefault="004623B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iameter category of growth ring</w:t>
            </w:r>
          </w:p>
        </w:tc>
      </w:tr>
      <w:tr w:rsidR="004623B1" w:rsidRPr="004623B1" w14:paraId="1590BB04" w14:textId="7C8BDF89" w:rsidTr="00D71FB1">
        <w:trPr>
          <w:trHeight w:hRule="exact" w:val="284"/>
        </w:trPr>
        <w:tc>
          <w:tcPr>
            <w:tcW w:w="1736" w:type="dxa"/>
            <w:tcBorders>
              <w:top w:val="single" w:sz="4" w:space="0" w:color="auto"/>
            </w:tcBorders>
          </w:tcPr>
          <w:p w14:paraId="3F5AF2EF" w14:textId="1435FA58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3, x561 no.1</w:t>
            </w:r>
          </w:p>
        </w:tc>
        <w:tc>
          <w:tcPr>
            <w:tcW w:w="1448" w:type="dxa"/>
            <w:tcBorders>
              <w:top w:val="single" w:sz="4" w:space="0" w:color="auto"/>
            </w:tcBorders>
          </w:tcPr>
          <w:p w14:paraId="1F2691BE" w14:textId="56815657" w:rsidR="004623B1" w:rsidRPr="001C705F" w:rsidRDefault="004623B1" w:rsidP="00806F36">
            <w:pPr>
              <w:rPr>
                <w:lang w:val="en-US"/>
              </w:rPr>
            </w:pPr>
            <w:r w:rsidRPr="007C77B4">
              <w:rPr>
                <w:lang w:val="en-US"/>
              </w:rPr>
              <w:t>KIA-52411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14:paraId="25B1F47A" w14:textId="7B77FA2F" w:rsidR="004623B1" w:rsidRPr="001C705F" w:rsidRDefault="004623B1" w:rsidP="00806F36">
            <w:pPr>
              <w:rPr>
                <w:i/>
                <w:lang w:val="en-GB"/>
              </w:rPr>
            </w:pPr>
            <w:r>
              <w:rPr>
                <w:lang w:val="en-US"/>
              </w:rPr>
              <w:t>C</w:t>
            </w:r>
            <w:r w:rsidRPr="007C77B4">
              <w:rPr>
                <w:lang w:val="en-US"/>
              </w:rPr>
              <w:t>harred cereal</w:t>
            </w:r>
            <w:r>
              <w:rPr>
                <w:lang w:val="en-US"/>
              </w:rPr>
              <w:t xml:space="preserve">, </w:t>
            </w:r>
            <w:r w:rsidRPr="007C77B4">
              <w:rPr>
                <w:i/>
                <w:lang w:val="en-US"/>
              </w:rPr>
              <w:t>Hordeum vulgare nudum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6FCA69E" w14:textId="3644CC16" w:rsidR="004623B1" w:rsidRPr="004623B1" w:rsidRDefault="004623B1" w:rsidP="00806F36">
            <w:pPr>
              <w:rPr>
                <w:lang w:val="en-GB"/>
              </w:rPr>
            </w:pPr>
            <w:r w:rsidRPr="00222CD2">
              <w:rPr>
                <w:lang w:val="en-US"/>
              </w:rPr>
              <w:t>0.018 g</w:t>
            </w:r>
          </w:p>
        </w:tc>
        <w:tc>
          <w:tcPr>
            <w:tcW w:w="1478" w:type="dxa"/>
            <w:tcBorders>
              <w:top w:val="single" w:sz="4" w:space="0" w:color="auto"/>
            </w:tcBorders>
          </w:tcPr>
          <w:p w14:paraId="1D0B7D3A" w14:textId="10F8DBEE" w:rsidR="004623B1" w:rsidRPr="004623B1" w:rsidRDefault="004623B1" w:rsidP="0024319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</w:tr>
      <w:tr w:rsidR="004623B1" w:rsidRPr="001C705F" w14:paraId="0FF71B1E" w14:textId="5CCFCBE5" w:rsidTr="00D71FB1">
        <w:trPr>
          <w:trHeight w:hRule="exact" w:val="284"/>
        </w:trPr>
        <w:tc>
          <w:tcPr>
            <w:tcW w:w="1736" w:type="dxa"/>
          </w:tcPr>
          <w:p w14:paraId="6C634418" w14:textId="2166BC68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3, x561 no</w:t>
            </w:r>
            <w:r>
              <w:rPr>
                <w:rFonts w:cstheme="minorHAnsi"/>
                <w:color w:val="000000"/>
                <w:lang w:val="en-US"/>
              </w:rPr>
              <w:t>.3</w:t>
            </w:r>
          </w:p>
        </w:tc>
        <w:tc>
          <w:tcPr>
            <w:tcW w:w="1448" w:type="dxa"/>
          </w:tcPr>
          <w:p w14:paraId="37383D0A" w14:textId="36DA46B2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 w:rsidRPr="007C77B4">
              <w:rPr>
                <w:lang w:val="en-US"/>
              </w:rPr>
              <w:t>KIA-52412</w:t>
            </w:r>
          </w:p>
        </w:tc>
        <w:tc>
          <w:tcPr>
            <w:tcW w:w="3969" w:type="dxa"/>
          </w:tcPr>
          <w:p w14:paraId="038A66E7" w14:textId="21BD9457" w:rsidR="004623B1" w:rsidRPr="001C705F" w:rsidRDefault="004623B1" w:rsidP="00806F36">
            <w:pPr>
              <w:rPr>
                <w:i/>
                <w:lang w:val="en-GB"/>
              </w:rPr>
            </w:pPr>
            <w:r>
              <w:rPr>
                <w:lang w:val="en-US"/>
              </w:rPr>
              <w:t>C</w:t>
            </w:r>
            <w:r w:rsidRPr="007C77B4">
              <w:rPr>
                <w:lang w:val="en-US"/>
              </w:rPr>
              <w:t>harred cereal</w:t>
            </w:r>
            <w:r>
              <w:rPr>
                <w:lang w:val="en-US"/>
              </w:rPr>
              <w:t>,</w:t>
            </w:r>
            <w:r>
              <w:rPr>
                <w:lang w:val="en-US"/>
              </w:rPr>
              <w:t xml:space="preserve"> </w:t>
            </w:r>
            <w:r w:rsidRPr="007C77B4">
              <w:rPr>
                <w:i/>
                <w:lang w:val="en-US"/>
              </w:rPr>
              <w:t>Hordeum vulgare nudum</w:t>
            </w:r>
          </w:p>
        </w:tc>
        <w:tc>
          <w:tcPr>
            <w:tcW w:w="992" w:type="dxa"/>
          </w:tcPr>
          <w:p w14:paraId="6F9A5D38" w14:textId="0A8E0577" w:rsidR="004623B1" w:rsidRPr="001C705F" w:rsidRDefault="004623B1" w:rsidP="00806F36">
            <w:pPr>
              <w:rPr>
                <w:lang w:val="en-GB"/>
              </w:rPr>
            </w:pPr>
            <w:r w:rsidRPr="00222CD2">
              <w:rPr>
                <w:lang w:val="en-US"/>
              </w:rPr>
              <w:t>0.021 g</w:t>
            </w:r>
          </w:p>
        </w:tc>
        <w:tc>
          <w:tcPr>
            <w:tcW w:w="1478" w:type="dxa"/>
          </w:tcPr>
          <w:p w14:paraId="2ACE0861" w14:textId="08F6E51C" w:rsidR="004623B1" w:rsidRPr="001C705F" w:rsidRDefault="004623B1" w:rsidP="0024319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</w:tr>
      <w:tr w:rsidR="004623B1" w:rsidRPr="001C705F" w14:paraId="2826BFAB" w14:textId="3D243234" w:rsidTr="00D71FB1">
        <w:trPr>
          <w:trHeight w:hRule="exact" w:val="284"/>
        </w:trPr>
        <w:tc>
          <w:tcPr>
            <w:tcW w:w="1736" w:type="dxa"/>
          </w:tcPr>
          <w:p w14:paraId="404E9CBB" w14:textId="3D8470F6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3, x</w:t>
            </w:r>
            <w:r>
              <w:rPr>
                <w:rFonts w:cstheme="minorHAnsi"/>
                <w:color w:val="000000"/>
                <w:lang w:val="en-US"/>
              </w:rPr>
              <w:t>561</w:t>
            </w:r>
          </w:p>
        </w:tc>
        <w:tc>
          <w:tcPr>
            <w:tcW w:w="1448" w:type="dxa"/>
          </w:tcPr>
          <w:p w14:paraId="22DF7778" w14:textId="1748BD66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 w:rsidRPr="007C77B4">
              <w:rPr>
                <w:lang w:val="en-US"/>
              </w:rPr>
              <w:t>KIA-52413</w:t>
            </w:r>
          </w:p>
        </w:tc>
        <w:tc>
          <w:tcPr>
            <w:tcW w:w="3969" w:type="dxa"/>
          </w:tcPr>
          <w:p w14:paraId="71F6FFA5" w14:textId="5EA46D46" w:rsidR="004623B1" w:rsidRDefault="004623B1" w:rsidP="00806F36">
            <w:pPr>
              <w:rPr>
                <w:lang w:val="en-GB"/>
              </w:rPr>
            </w:pPr>
            <w:r w:rsidRPr="007C77B4">
              <w:rPr>
                <w:i/>
                <w:lang w:val="en-US"/>
              </w:rPr>
              <w:t>Quercus</w:t>
            </w:r>
            <w:r w:rsidRPr="007C77B4">
              <w:rPr>
                <w:lang w:val="en-US"/>
              </w:rPr>
              <w:t xml:space="preserve"> sp. trunk wood charcoal</w:t>
            </w:r>
          </w:p>
        </w:tc>
        <w:tc>
          <w:tcPr>
            <w:tcW w:w="992" w:type="dxa"/>
          </w:tcPr>
          <w:p w14:paraId="2BBA60F7" w14:textId="2979B3DD" w:rsidR="004623B1" w:rsidRDefault="004623B1" w:rsidP="00806F36">
            <w:pPr>
              <w:rPr>
                <w:lang w:val="en-GB"/>
              </w:rPr>
            </w:pPr>
            <w:r w:rsidRPr="00222CD2">
              <w:rPr>
                <w:lang w:val="en-US"/>
              </w:rPr>
              <w:t>0.010 g</w:t>
            </w:r>
          </w:p>
        </w:tc>
        <w:tc>
          <w:tcPr>
            <w:tcW w:w="1478" w:type="dxa"/>
          </w:tcPr>
          <w:p w14:paraId="30A6BAE0" w14:textId="408FD7D1" w:rsidR="004623B1" w:rsidRPr="00D71FB1" w:rsidRDefault="004623B1" w:rsidP="00243197">
            <w:pPr>
              <w:jc w:val="center"/>
              <w:rPr>
                <w:lang w:val="en-GB"/>
              </w:rPr>
            </w:pPr>
            <w:r w:rsidRPr="00D71FB1">
              <w:rPr>
                <w:lang w:val="en-GB"/>
              </w:rPr>
              <w:t>&gt;</w:t>
            </w:r>
            <w:r w:rsidR="00D71FB1">
              <w:rPr>
                <w:lang w:val="en-GB"/>
              </w:rPr>
              <w:t xml:space="preserve"> </w:t>
            </w:r>
            <w:r w:rsidRPr="00D71FB1">
              <w:rPr>
                <w:lang w:val="en-GB"/>
              </w:rPr>
              <w:t>10cm</w:t>
            </w:r>
          </w:p>
        </w:tc>
      </w:tr>
      <w:tr w:rsidR="004623B1" w:rsidRPr="001C705F" w14:paraId="57B375C2" w14:textId="075BEFE1" w:rsidTr="00D71FB1">
        <w:trPr>
          <w:trHeight w:hRule="exact" w:val="284"/>
        </w:trPr>
        <w:tc>
          <w:tcPr>
            <w:tcW w:w="1736" w:type="dxa"/>
          </w:tcPr>
          <w:p w14:paraId="73BE13DC" w14:textId="0DF6F101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3, x</w:t>
            </w:r>
            <w:r>
              <w:rPr>
                <w:rFonts w:cstheme="minorHAnsi"/>
                <w:color w:val="000000"/>
                <w:lang w:val="en-US"/>
              </w:rPr>
              <w:t>568</w:t>
            </w:r>
            <w:r>
              <w:rPr>
                <w:rFonts w:cstheme="minorHAnsi"/>
                <w:color w:val="000000"/>
                <w:lang w:val="en-US"/>
              </w:rPr>
              <w:t xml:space="preserve"> no.1</w:t>
            </w:r>
          </w:p>
        </w:tc>
        <w:tc>
          <w:tcPr>
            <w:tcW w:w="1448" w:type="dxa"/>
          </w:tcPr>
          <w:p w14:paraId="5E0CDAED" w14:textId="57D3130B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 w:rsidRPr="007C77B4">
              <w:rPr>
                <w:lang w:val="en-US"/>
              </w:rPr>
              <w:t>RICH-25068</w:t>
            </w:r>
          </w:p>
        </w:tc>
        <w:tc>
          <w:tcPr>
            <w:tcW w:w="3969" w:type="dxa"/>
          </w:tcPr>
          <w:p w14:paraId="2E37A79E" w14:textId="414F061F" w:rsidR="004623B1" w:rsidRDefault="004623B1" w:rsidP="00806F36">
            <w:pPr>
              <w:rPr>
                <w:lang w:val="en-GB"/>
              </w:rPr>
            </w:pPr>
            <w:r>
              <w:rPr>
                <w:lang w:val="en-US"/>
              </w:rPr>
              <w:t>C</w:t>
            </w:r>
            <w:r w:rsidRPr="007C77B4">
              <w:rPr>
                <w:lang w:val="en-US"/>
              </w:rPr>
              <w:t>harred cereal</w:t>
            </w:r>
            <w:r>
              <w:rPr>
                <w:lang w:val="en-US"/>
              </w:rPr>
              <w:t>,</w:t>
            </w:r>
            <w:r>
              <w:rPr>
                <w:lang w:val="en-US"/>
              </w:rPr>
              <w:t xml:space="preserve"> </w:t>
            </w:r>
            <w:r w:rsidRPr="007C77B4">
              <w:rPr>
                <w:i/>
                <w:lang w:val="en-US"/>
              </w:rPr>
              <w:t>Triticum dicoccum</w:t>
            </w:r>
          </w:p>
        </w:tc>
        <w:tc>
          <w:tcPr>
            <w:tcW w:w="992" w:type="dxa"/>
          </w:tcPr>
          <w:p w14:paraId="282612FF" w14:textId="1A050246" w:rsidR="004623B1" w:rsidRDefault="00D71FB1" w:rsidP="00806F36">
            <w:pPr>
              <w:rPr>
                <w:lang w:val="en-GB"/>
              </w:rPr>
            </w:pPr>
            <w:r w:rsidRPr="00222CD2">
              <w:t>0.015 g</w:t>
            </w:r>
          </w:p>
        </w:tc>
        <w:tc>
          <w:tcPr>
            <w:tcW w:w="1478" w:type="dxa"/>
          </w:tcPr>
          <w:p w14:paraId="6D0E4FAB" w14:textId="1D38BA6F" w:rsidR="004623B1" w:rsidRDefault="00D71FB1" w:rsidP="0024319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</w:tr>
      <w:tr w:rsidR="004623B1" w:rsidRPr="001C705F" w14:paraId="0EBE588C" w14:textId="59135785" w:rsidTr="00D71FB1">
        <w:trPr>
          <w:trHeight w:hRule="exact" w:val="284"/>
        </w:trPr>
        <w:tc>
          <w:tcPr>
            <w:tcW w:w="1736" w:type="dxa"/>
            <w:tcBorders>
              <w:bottom w:val="single" w:sz="4" w:space="0" w:color="auto"/>
            </w:tcBorders>
          </w:tcPr>
          <w:p w14:paraId="2963D4CE" w14:textId="7826D6D0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3, x568 no</w:t>
            </w:r>
            <w:r>
              <w:rPr>
                <w:rFonts w:cstheme="minorHAnsi"/>
                <w:color w:val="000000"/>
                <w:lang w:val="en-US"/>
              </w:rPr>
              <w:t>.2</w:t>
            </w:r>
          </w:p>
        </w:tc>
        <w:tc>
          <w:tcPr>
            <w:tcW w:w="1448" w:type="dxa"/>
            <w:tcBorders>
              <w:bottom w:val="single" w:sz="4" w:space="0" w:color="auto"/>
            </w:tcBorders>
          </w:tcPr>
          <w:p w14:paraId="75E79B41" w14:textId="02E65A66" w:rsidR="004623B1" w:rsidRPr="001C705F" w:rsidRDefault="004623B1" w:rsidP="00806F36">
            <w:pPr>
              <w:rPr>
                <w:rFonts w:cstheme="minorHAnsi"/>
                <w:color w:val="000000"/>
                <w:lang w:val="en-US"/>
              </w:rPr>
            </w:pPr>
            <w:r w:rsidRPr="007C77B4">
              <w:rPr>
                <w:lang w:val="en-US"/>
              </w:rPr>
              <w:t>RICH-25070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14:paraId="513C0433" w14:textId="6735508A" w:rsidR="004623B1" w:rsidRDefault="004623B1" w:rsidP="00806F36">
            <w:pPr>
              <w:rPr>
                <w:lang w:val="en-GB"/>
              </w:rPr>
            </w:pPr>
            <w:r>
              <w:rPr>
                <w:lang w:val="en-US"/>
              </w:rPr>
              <w:t>C</w:t>
            </w:r>
            <w:r w:rsidRPr="007C77B4">
              <w:rPr>
                <w:lang w:val="en-US"/>
              </w:rPr>
              <w:t>harred cereal</w:t>
            </w:r>
            <w:r>
              <w:rPr>
                <w:lang w:val="en-US"/>
              </w:rPr>
              <w:t xml:space="preserve">, </w:t>
            </w:r>
            <w:r w:rsidRPr="007C77B4">
              <w:rPr>
                <w:i/>
                <w:lang w:val="en-US"/>
              </w:rPr>
              <w:t>Hordeum vulgare nudum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679EE79" w14:textId="5E75D6BE" w:rsidR="004623B1" w:rsidRDefault="00D71FB1" w:rsidP="00806F36">
            <w:pPr>
              <w:rPr>
                <w:lang w:val="en-GB"/>
              </w:rPr>
            </w:pPr>
            <w:r w:rsidRPr="00222CD2">
              <w:t>0.010 g</w:t>
            </w:r>
          </w:p>
        </w:tc>
        <w:tc>
          <w:tcPr>
            <w:tcW w:w="1478" w:type="dxa"/>
            <w:tcBorders>
              <w:bottom w:val="single" w:sz="4" w:space="0" w:color="auto"/>
            </w:tcBorders>
          </w:tcPr>
          <w:p w14:paraId="561161A8" w14:textId="243E910D" w:rsidR="004623B1" w:rsidRDefault="00D71FB1" w:rsidP="0024319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</w:tr>
    </w:tbl>
    <w:p w14:paraId="15D8056C" w14:textId="1DAD3AA6" w:rsidR="004623B1" w:rsidRDefault="006504D0" w:rsidP="004623B1">
      <w:pPr>
        <w:spacing w:after="0"/>
        <w:ind w:left="360"/>
        <w:rPr>
          <w:lang w:val="en-US"/>
        </w:rPr>
      </w:pPr>
      <w:r>
        <w:rPr>
          <w:lang w:val="en-US"/>
        </w:rPr>
        <w:t>Table 11</w:t>
      </w:r>
      <w:r w:rsidR="004623B1" w:rsidRPr="001C705F">
        <w:rPr>
          <w:lang w:val="en-US"/>
        </w:rPr>
        <w:t>: Plant macrofossils</w:t>
      </w:r>
      <w:r w:rsidR="004623B1">
        <w:rPr>
          <w:lang w:val="en-US"/>
        </w:rPr>
        <w:t xml:space="preserve"> and charcoal</w:t>
      </w:r>
      <w:r w:rsidR="004623B1" w:rsidRPr="001C705F">
        <w:rPr>
          <w:lang w:val="en-US"/>
        </w:rPr>
        <w:t xml:space="preserve"> sampled</w:t>
      </w:r>
      <w:r w:rsidR="004623B1" w:rsidRPr="00222CD2">
        <w:rPr>
          <w:lang w:val="en-US"/>
        </w:rPr>
        <w:t xml:space="preserve"> for radioca</w:t>
      </w:r>
      <w:r w:rsidR="004623B1">
        <w:rPr>
          <w:lang w:val="en-US"/>
        </w:rPr>
        <w:t>rbon dating from grave A393</w:t>
      </w:r>
      <w:r w:rsidR="004623B1">
        <w:rPr>
          <w:lang w:val="en-US"/>
        </w:rPr>
        <w:t>.</w:t>
      </w:r>
    </w:p>
    <w:p w14:paraId="5E286890" w14:textId="6BC6BBB8" w:rsidR="004623B1" w:rsidRPr="00D71FB1" w:rsidRDefault="004623B1" w:rsidP="00AC4601">
      <w:pPr>
        <w:spacing w:after="0"/>
        <w:rPr>
          <w:lang w:val="en-GB"/>
        </w:rPr>
      </w:pPr>
    </w:p>
    <w:p w14:paraId="1A44D38F" w14:textId="77777777" w:rsidR="00876D95" w:rsidRPr="00222CD2" w:rsidRDefault="00993723" w:rsidP="00993723">
      <w:pPr>
        <w:pStyle w:val="Heading4"/>
        <w:rPr>
          <w:lang w:val="en-GB"/>
        </w:rPr>
      </w:pPr>
      <w:r w:rsidRPr="00222CD2">
        <w:rPr>
          <w:lang w:val="en-GB"/>
        </w:rPr>
        <w:t>A393</w:t>
      </w:r>
      <w:r w:rsidR="00876D95" w:rsidRPr="00222CD2">
        <w:rPr>
          <w:lang w:val="en-GB"/>
        </w:rPr>
        <w:t>, x561</w:t>
      </w:r>
      <w:r w:rsidR="00AC4601">
        <w:rPr>
          <w:lang w:val="en-GB"/>
        </w:rPr>
        <w:t xml:space="preserve"> (urn)</w:t>
      </w:r>
    </w:p>
    <w:p w14:paraId="5D74C6B3" w14:textId="77777777" w:rsidR="00876D95" w:rsidRPr="00222CD2" w:rsidRDefault="00876D95" w:rsidP="00876D95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63F7B23E" w14:textId="1F68459A" w:rsidR="00876D95" w:rsidRPr="00222CD2" w:rsidRDefault="00D71FB1" w:rsidP="00876D95">
      <w:pPr>
        <w:pStyle w:val="ListParagraph"/>
        <w:numPr>
          <w:ilvl w:val="0"/>
          <w:numId w:val="3"/>
        </w:numPr>
        <w:rPr>
          <w:lang w:val="en-US"/>
        </w:rPr>
      </w:pPr>
      <w:r>
        <w:rPr>
          <w:lang w:val="en-US"/>
        </w:rPr>
        <w:t>Several cereal caryopsis</w:t>
      </w:r>
    </w:p>
    <w:p w14:paraId="08605C43" w14:textId="2E1267D1" w:rsidR="000C31DE" w:rsidRDefault="00876D95" w:rsidP="004623B1">
      <w:pPr>
        <w:pStyle w:val="ListParagraph"/>
        <w:numPr>
          <w:ilvl w:val="0"/>
          <w:numId w:val="3"/>
        </w:numPr>
        <w:rPr>
          <w:lang w:val="en-US"/>
        </w:rPr>
      </w:pPr>
      <w:r w:rsidRPr="00222CD2">
        <w:rPr>
          <w:lang w:val="en-US"/>
        </w:rPr>
        <w:t xml:space="preserve">Small quantity of charcoal, very </w:t>
      </w:r>
      <w:r w:rsidR="00B14AD7">
        <w:rPr>
          <w:lang w:val="en-US"/>
        </w:rPr>
        <w:t>small</w:t>
      </w:r>
      <w:r w:rsidRPr="00222CD2">
        <w:rPr>
          <w:lang w:val="en-US"/>
        </w:rPr>
        <w:t xml:space="preserve"> pieces; no</w:t>
      </w:r>
      <w:r w:rsidR="004623B1">
        <w:rPr>
          <w:lang w:val="en-US"/>
        </w:rPr>
        <w:t xml:space="preserve"> short-lived pieces like twigs.</w:t>
      </w:r>
    </w:p>
    <w:p w14:paraId="13259ABD" w14:textId="77777777" w:rsidR="00F335F8" w:rsidRPr="004623B1" w:rsidRDefault="00F335F8" w:rsidP="00F335F8">
      <w:pPr>
        <w:pStyle w:val="ListParagraph"/>
        <w:spacing w:after="0"/>
        <w:rPr>
          <w:lang w:val="en-US"/>
        </w:rPr>
      </w:pPr>
    </w:p>
    <w:p w14:paraId="73C038B9" w14:textId="77777777" w:rsidR="009F28AF" w:rsidRPr="00222CD2" w:rsidRDefault="00452FC6" w:rsidP="00452FC6">
      <w:pPr>
        <w:pStyle w:val="Heading4"/>
        <w:rPr>
          <w:lang w:val="en-GB"/>
        </w:rPr>
      </w:pPr>
      <w:r w:rsidRPr="00222CD2">
        <w:rPr>
          <w:lang w:val="en-GB"/>
        </w:rPr>
        <w:t>A393</w:t>
      </w:r>
      <w:r w:rsidR="009F28AF" w:rsidRPr="00222CD2">
        <w:rPr>
          <w:lang w:val="en-GB"/>
        </w:rPr>
        <w:t>, x568</w:t>
      </w:r>
      <w:r w:rsidR="00AC4601">
        <w:rPr>
          <w:lang w:val="en-GB"/>
        </w:rPr>
        <w:t xml:space="preserve"> (pit)</w:t>
      </w:r>
    </w:p>
    <w:p w14:paraId="304D0EDD" w14:textId="77777777" w:rsidR="009F28AF" w:rsidRPr="00222CD2" w:rsidRDefault="009F28AF" w:rsidP="009F28AF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173FFF4B" w14:textId="684091CA" w:rsidR="009F28AF" w:rsidRPr="00222CD2" w:rsidRDefault="009F28AF" w:rsidP="009F28AF">
      <w:pPr>
        <w:pStyle w:val="ListParagraph"/>
        <w:numPr>
          <w:ilvl w:val="0"/>
          <w:numId w:val="10"/>
        </w:numPr>
        <w:spacing w:after="0"/>
        <w:rPr>
          <w:lang w:val="en-US"/>
        </w:rPr>
      </w:pPr>
      <w:r w:rsidRPr="00222CD2">
        <w:rPr>
          <w:lang w:val="en-US"/>
        </w:rPr>
        <w:t xml:space="preserve">Several different cereal grains and other </w:t>
      </w:r>
      <w:r w:rsidR="00B0510B" w:rsidRPr="00B0510B">
        <w:rPr>
          <w:lang w:val="en-US"/>
        </w:rPr>
        <w:t>plant macrofossils</w:t>
      </w:r>
      <w:r w:rsidRPr="00222CD2">
        <w:rPr>
          <w:lang w:val="en-US"/>
        </w:rPr>
        <w:t xml:space="preserve">, some weed stems (tinder material?); contains sclerotia of </w:t>
      </w:r>
      <w:r w:rsidRPr="00D0471F">
        <w:rPr>
          <w:i/>
          <w:lang w:val="en-US"/>
        </w:rPr>
        <w:t>Cenococcum geophilum</w:t>
      </w:r>
    </w:p>
    <w:p w14:paraId="0D318CE8" w14:textId="52FB259A" w:rsidR="009F28AF" w:rsidRPr="00222CD2" w:rsidRDefault="009F28AF" w:rsidP="004623B1">
      <w:pPr>
        <w:pStyle w:val="ListParagraph"/>
        <w:numPr>
          <w:ilvl w:val="0"/>
          <w:numId w:val="10"/>
        </w:numPr>
        <w:spacing w:after="0"/>
        <w:rPr>
          <w:lang w:val="en-US"/>
        </w:rPr>
      </w:pPr>
      <w:r w:rsidRPr="00222CD2">
        <w:rPr>
          <w:lang w:val="en-US"/>
        </w:rPr>
        <w:t>Several smaller pieces of charcoal; no short-lived pieces</w:t>
      </w:r>
      <w:r w:rsidR="004623B1">
        <w:rPr>
          <w:lang w:val="en-US"/>
        </w:rPr>
        <w:t xml:space="preserve"> like twigs </w:t>
      </w:r>
      <w:r w:rsidRPr="00222CD2">
        <w:rPr>
          <w:lang w:val="en-US"/>
        </w:rPr>
        <w:t>charcoal from trunk</w:t>
      </w:r>
      <w:r w:rsidR="004623B1">
        <w:rPr>
          <w:lang w:val="en-US"/>
        </w:rPr>
        <w:t>;</w:t>
      </w:r>
      <w:r w:rsidRPr="00222CD2">
        <w:rPr>
          <w:lang w:val="en-US"/>
        </w:rPr>
        <w:t xml:space="preserve"> pieces of four different taxa; no heartwood</w:t>
      </w:r>
      <w:r w:rsidR="004623B1">
        <w:rPr>
          <w:lang w:val="en-US"/>
        </w:rPr>
        <w:t xml:space="preserve"> </w:t>
      </w:r>
      <w:r w:rsidR="006504D0">
        <w:rPr>
          <w:lang w:val="en-US"/>
        </w:rPr>
        <w:t>(Table 12</w:t>
      </w:r>
      <w:r w:rsidR="00D71FB1">
        <w:rPr>
          <w:lang w:val="en-US"/>
        </w:rPr>
        <w:t>).</w:t>
      </w:r>
    </w:p>
    <w:p w14:paraId="40F75DA6" w14:textId="77777777" w:rsidR="009F28AF" w:rsidRPr="00222CD2" w:rsidRDefault="009F28AF" w:rsidP="009F28AF">
      <w:pPr>
        <w:pStyle w:val="ListParagraph"/>
        <w:spacing w:after="0"/>
        <w:ind w:left="1080"/>
        <w:rPr>
          <w:lang w:val="en-US"/>
        </w:rPr>
      </w:pP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253"/>
        <w:gridCol w:w="940"/>
        <w:gridCol w:w="1134"/>
        <w:gridCol w:w="1134"/>
      </w:tblGrid>
      <w:tr w:rsidR="00222CD2" w:rsidRPr="004623B1" w14:paraId="0DD13AC9" w14:textId="77777777" w:rsidTr="0038119E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D07A13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14E823C4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</w:tcPr>
          <w:p w14:paraId="28B0C93B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Acer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124AAA9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Ulm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6B3E126" w14:textId="77777777" w:rsidR="009F28AF" w:rsidRPr="00222CD2" w:rsidRDefault="009F28AF" w:rsidP="0038119E">
            <w:pPr>
              <w:rPr>
                <w:i/>
                <w:lang w:val="en-US"/>
              </w:rPr>
            </w:pPr>
            <w:r w:rsidRPr="00222CD2">
              <w:rPr>
                <w:i/>
                <w:lang w:val="en-US"/>
              </w:rPr>
              <w:t xml:space="preserve">Pinus </w:t>
            </w:r>
            <w:r w:rsidRPr="00222CD2">
              <w:rPr>
                <w:lang w:val="en-US"/>
              </w:rPr>
              <w:t>sp.</w:t>
            </w:r>
          </w:p>
        </w:tc>
      </w:tr>
      <w:tr w:rsidR="00222CD2" w:rsidRPr="004623B1" w14:paraId="4649BDAD" w14:textId="77777777" w:rsidTr="0038119E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2EC8EB8A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  <w:tcBorders>
              <w:top w:val="single" w:sz="4" w:space="0" w:color="auto"/>
            </w:tcBorders>
          </w:tcPr>
          <w:p w14:paraId="6D00E1A6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  <w:tcBorders>
              <w:top w:val="single" w:sz="4" w:space="0" w:color="auto"/>
            </w:tcBorders>
          </w:tcPr>
          <w:p w14:paraId="55DD994F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14F5D38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CB7E7F0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4623B1" w14:paraId="49379854" w14:textId="77777777" w:rsidTr="0038119E">
        <w:trPr>
          <w:trHeight w:hRule="exact" w:val="284"/>
        </w:trPr>
        <w:tc>
          <w:tcPr>
            <w:tcW w:w="0" w:type="auto"/>
          </w:tcPr>
          <w:p w14:paraId="15FE675F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5BD072F7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66D74432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6B602387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623FEB6D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4623B1" w14:paraId="302A55C7" w14:textId="77777777" w:rsidTr="0038119E">
        <w:trPr>
          <w:trHeight w:hRule="exact" w:val="284"/>
        </w:trPr>
        <w:tc>
          <w:tcPr>
            <w:tcW w:w="0" w:type="auto"/>
          </w:tcPr>
          <w:p w14:paraId="74DB9F49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287AAC61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  <w:tc>
          <w:tcPr>
            <w:tcW w:w="940" w:type="dxa"/>
          </w:tcPr>
          <w:p w14:paraId="0533DEA2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31F094B7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7585FC3B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4623B1" w14:paraId="1767DC68" w14:textId="77777777" w:rsidTr="0038119E">
        <w:trPr>
          <w:trHeight w:hRule="exact" w:val="284"/>
        </w:trPr>
        <w:tc>
          <w:tcPr>
            <w:tcW w:w="0" w:type="auto"/>
          </w:tcPr>
          <w:p w14:paraId="63296DF6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476C58D3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2298640E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4B4338EA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6CEB3BF3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27880119" w14:textId="77777777" w:rsidTr="0038119E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067F3077" w14:textId="77777777" w:rsidR="009F28AF" w:rsidRPr="00222CD2" w:rsidRDefault="009F28A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5872FEED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1</w:t>
            </w:r>
          </w:p>
        </w:tc>
        <w:tc>
          <w:tcPr>
            <w:tcW w:w="940" w:type="dxa"/>
            <w:tcBorders>
              <w:bottom w:val="single" w:sz="4" w:space="0" w:color="auto"/>
            </w:tcBorders>
          </w:tcPr>
          <w:p w14:paraId="4EAA9EB1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9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296C8EB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6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DA67FF6" w14:textId="77777777" w:rsidR="009F28AF" w:rsidRPr="00222CD2" w:rsidRDefault="009F28A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</w:tr>
    </w:tbl>
    <w:p w14:paraId="279EE8E3" w14:textId="719E620A" w:rsidR="009F28AF" w:rsidRPr="00222CD2" w:rsidRDefault="00CA3493" w:rsidP="00F335F8">
      <w:pPr>
        <w:spacing w:after="0"/>
        <w:ind w:left="360"/>
        <w:rPr>
          <w:lang w:val="en-US"/>
        </w:rPr>
      </w:pPr>
      <w:r w:rsidRPr="00222CD2">
        <w:rPr>
          <w:lang w:val="en-US"/>
        </w:rPr>
        <w:t>Table 1</w:t>
      </w:r>
      <w:r w:rsidR="006504D0">
        <w:rPr>
          <w:lang w:val="en-US"/>
        </w:rPr>
        <w:t>2</w:t>
      </w:r>
      <w:r w:rsidR="009F28AF" w:rsidRPr="00222CD2">
        <w:rPr>
          <w:lang w:val="en-US"/>
        </w:rPr>
        <w:t>: Diameter of determined charcoal pieces from grave A393, x568</w:t>
      </w:r>
      <w:r w:rsidR="00F335F8">
        <w:rPr>
          <w:lang w:val="en-US"/>
        </w:rPr>
        <w:t>.</w:t>
      </w:r>
    </w:p>
    <w:p w14:paraId="618C776E" w14:textId="77777777" w:rsidR="009F28AF" w:rsidRPr="00222CD2" w:rsidRDefault="009F28AF" w:rsidP="00F4480A">
      <w:pPr>
        <w:spacing w:after="0"/>
        <w:rPr>
          <w:lang w:val="en-US"/>
        </w:rPr>
      </w:pPr>
    </w:p>
    <w:p w14:paraId="64CEB2E4" w14:textId="77777777" w:rsidR="00452FC6" w:rsidRPr="00222CD2" w:rsidRDefault="005A1792" w:rsidP="009F4578">
      <w:pPr>
        <w:pStyle w:val="Heading3"/>
        <w:rPr>
          <w:lang w:val="en-GB"/>
        </w:rPr>
      </w:pPr>
      <w:r w:rsidRPr="00222CD2">
        <w:rPr>
          <w:lang w:val="en-GB"/>
        </w:rPr>
        <w:t xml:space="preserve">Grave </w:t>
      </w:r>
      <w:r w:rsidR="009F4578" w:rsidRPr="00222CD2">
        <w:rPr>
          <w:lang w:val="en-GB"/>
        </w:rPr>
        <w:t>A394</w:t>
      </w:r>
    </w:p>
    <w:p w14:paraId="2E86D775" w14:textId="43EF62DC" w:rsidR="00D71FB1" w:rsidRDefault="00D71FB1" w:rsidP="00D71FB1">
      <w:pPr>
        <w:rPr>
          <w:lang w:val="en-GB"/>
        </w:rPr>
      </w:pPr>
      <w:r>
        <w:rPr>
          <w:lang w:val="en-GB"/>
        </w:rPr>
        <w:t>Four samples of charcoal</w:t>
      </w:r>
      <w:r>
        <w:rPr>
          <w:lang w:val="en-GB"/>
        </w:rPr>
        <w:t xml:space="preserve"> and one </w:t>
      </w:r>
      <w:r>
        <w:rPr>
          <w:lang w:val="en-GB"/>
        </w:rPr>
        <w:t>plant mac</w:t>
      </w:r>
      <w:r>
        <w:rPr>
          <w:lang w:val="en-GB"/>
        </w:rPr>
        <w:t xml:space="preserve">rofossil </w:t>
      </w:r>
      <w:r>
        <w:rPr>
          <w:lang w:val="en-GB"/>
        </w:rPr>
        <w:t>were sampled for radiocarbon dating (T</w:t>
      </w:r>
      <w:r>
        <w:rPr>
          <w:lang w:val="en-GB"/>
        </w:rPr>
        <w:t>able 1</w:t>
      </w:r>
      <w:r w:rsidR="006504D0">
        <w:rPr>
          <w:lang w:val="en-GB"/>
        </w:rPr>
        <w:t>3</w:t>
      </w:r>
      <w:r>
        <w:rPr>
          <w:lang w:val="en-GB"/>
        </w:rPr>
        <w:t>).</w:t>
      </w:r>
    </w:p>
    <w:tbl>
      <w:tblPr>
        <w:tblStyle w:val="TableGrid"/>
        <w:tblW w:w="9623" w:type="dxa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36"/>
        <w:gridCol w:w="1306"/>
        <w:gridCol w:w="4111"/>
        <w:gridCol w:w="992"/>
        <w:gridCol w:w="1478"/>
      </w:tblGrid>
      <w:tr w:rsidR="00D71FB1" w:rsidRPr="00CA28BA" w14:paraId="5EEC89B6" w14:textId="77777777" w:rsidTr="00D71FB1">
        <w:trPr>
          <w:trHeight w:hRule="exact" w:val="951"/>
        </w:trPr>
        <w:tc>
          <w:tcPr>
            <w:tcW w:w="1736" w:type="dxa"/>
            <w:tcBorders>
              <w:top w:val="single" w:sz="4" w:space="0" w:color="auto"/>
              <w:bottom w:val="single" w:sz="4" w:space="0" w:color="auto"/>
            </w:tcBorders>
          </w:tcPr>
          <w:p w14:paraId="06047375" w14:textId="77777777" w:rsidR="00D71FB1" w:rsidRPr="00222CD2" w:rsidRDefault="00D71FB1" w:rsidP="00806F36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Context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</w:tcPr>
          <w:p w14:paraId="73CDFBB5" w14:textId="77777777" w:rsidR="00D71FB1" w:rsidRPr="00222CD2" w:rsidRDefault="00D71FB1" w:rsidP="00806F36">
            <w:pPr>
              <w:rPr>
                <w:lang w:val="en-US"/>
              </w:rPr>
            </w:pPr>
            <w:r>
              <w:rPr>
                <w:lang w:val="en-US"/>
              </w:rPr>
              <w:t>AMS no.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</w:tcPr>
          <w:p w14:paraId="403E5566" w14:textId="77777777" w:rsidR="00D71FB1" w:rsidRPr="00222CD2" w:rsidRDefault="00D71FB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25F13A1" w14:textId="77777777" w:rsidR="00D71FB1" w:rsidRPr="00222CD2" w:rsidRDefault="00D71FB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Weight</w:t>
            </w:r>
          </w:p>
        </w:tc>
        <w:tc>
          <w:tcPr>
            <w:tcW w:w="1478" w:type="dxa"/>
            <w:tcBorders>
              <w:top w:val="single" w:sz="4" w:space="0" w:color="auto"/>
              <w:bottom w:val="single" w:sz="4" w:space="0" w:color="auto"/>
            </w:tcBorders>
          </w:tcPr>
          <w:p w14:paraId="0480DEB5" w14:textId="77777777" w:rsidR="00D71FB1" w:rsidRPr="00222CD2" w:rsidRDefault="00D71FB1" w:rsidP="00806F36">
            <w:pPr>
              <w:rPr>
                <w:lang w:val="en-US"/>
              </w:rPr>
            </w:pPr>
            <w:r w:rsidRPr="00222CD2">
              <w:rPr>
                <w:lang w:val="en-US"/>
              </w:rPr>
              <w:t>Diameter category of growth ring</w:t>
            </w:r>
          </w:p>
        </w:tc>
      </w:tr>
      <w:tr w:rsidR="00D71FB1" w:rsidRPr="004623B1" w14:paraId="58E9D0DB" w14:textId="77777777" w:rsidTr="00D71FB1">
        <w:trPr>
          <w:trHeight w:hRule="exact" w:val="629"/>
        </w:trPr>
        <w:tc>
          <w:tcPr>
            <w:tcW w:w="1736" w:type="dxa"/>
            <w:tcBorders>
              <w:top w:val="single" w:sz="4" w:space="0" w:color="auto"/>
            </w:tcBorders>
          </w:tcPr>
          <w:p w14:paraId="336C01A8" w14:textId="0B1AAC67" w:rsidR="00D71FB1" w:rsidRPr="001C705F" w:rsidRDefault="00D71FB1" w:rsidP="00D71FB1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</w:t>
            </w:r>
            <w:r>
              <w:rPr>
                <w:rFonts w:cstheme="minorHAnsi"/>
                <w:color w:val="000000"/>
                <w:lang w:val="en-US"/>
              </w:rPr>
              <w:t>4</w:t>
            </w:r>
            <w:r>
              <w:rPr>
                <w:rFonts w:cstheme="minorHAnsi"/>
                <w:color w:val="000000"/>
                <w:lang w:val="en-US"/>
              </w:rPr>
              <w:t>, x</w:t>
            </w:r>
            <w:r>
              <w:rPr>
                <w:rFonts w:cstheme="minorHAnsi"/>
                <w:color w:val="000000"/>
                <w:lang w:val="en-US"/>
              </w:rPr>
              <w:t>556</w:t>
            </w:r>
            <w:r>
              <w:rPr>
                <w:rFonts w:cstheme="minorHAnsi"/>
                <w:color w:val="000000"/>
                <w:lang w:val="en-US"/>
              </w:rPr>
              <w:t xml:space="preserve"> no.1</w:t>
            </w:r>
          </w:p>
        </w:tc>
        <w:tc>
          <w:tcPr>
            <w:tcW w:w="1306" w:type="dxa"/>
            <w:tcBorders>
              <w:top w:val="single" w:sz="4" w:space="0" w:color="auto"/>
            </w:tcBorders>
          </w:tcPr>
          <w:p w14:paraId="51884B25" w14:textId="6DBBA014" w:rsidR="00D71FB1" w:rsidRPr="001C705F" w:rsidRDefault="00D71FB1" w:rsidP="00806F36">
            <w:pPr>
              <w:rPr>
                <w:lang w:val="en-US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KIA-52414</w:t>
            </w:r>
          </w:p>
        </w:tc>
        <w:tc>
          <w:tcPr>
            <w:tcW w:w="4111" w:type="dxa"/>
            <w:tcBorders>
              <w:top w:val="single" w:sz="4" w:space="0" w:color="auto"/>
            </w:tcBorders>
          </w:tcPr>
          <w:p w14:paraId="74B79E5C" w14:textId="10CED245" w:rsidR="00D71FB1" w:rsidRPr="001C705F" w:rsidRDefault="00D71FB1" w:rsidP="00806F36">
            <w:pPr>
              <w:rPr>
                <w:i/>
                <w:lang w:val="en-GB"/>
              </w:rPr>
            </w:pPr>
            <w:r w:rsidRPr="00D71FB1">
              <w:rPr>
                <w:rFonts w:cstheme="minorHAnsi"/>
                <w:i/>
                <w:color w:val="000000"/>
                <w:lang w:val="en-US"/>
              </w:rPr>
              <w:t>Alnus</w:t>
            </w:r>
            <w:r w:rsidRPr="00D71FB1">
              <w:rPr>
                <w:rFonts w:cstheme="minorHAnsi"/>
                <w:color w:val="000000"/>
                <w:lang w:val="en-US"/>
              </w:rPr>
              <w:t xml:space="preserve"> sp. charcoal from branch sapwood</w:t>
            </w:r>
            <w:r>
              <w:rPr>
                <w:rFonts w:cstheme="minorHAnsi"/>
                <w:color w:val="000000"/>
                <w:lang w:val="en-US"/>
              </w:rPr>
              <w:t>, youngest ring sampled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3431A0C" w14:textId="1936E41D" w:rsidR="00D71FB1" w:rsidRPr="004623B1" w:rsidRDefault="00D71FB1" w:rsidP="00806F36">
            <w:pPr>
              <w:rPr>
                <w:lang w:val="en-GB"/>
              </w:rPr>
            </w:pPr>
            <w:r w:rsidRPr="00222CD2">
              <w:rPr>
                <w:lang w:val="en-US"/>
              </w:rPr>
              <w:t>0.077 g</w:t>
            </w:r>
          </w:p>
        </w:tc>
        <w:tc>
          <w:tcPr>
            <w:tcW w:w="1478" w:type="dxa"/>
            <w:tcBorders>
              <w:top w:val="single" w:sz="4" w:space="0" w:color="auto"/>
            </w:tcBorders>
          </w:tcPr>
          <w:p w14:paraId="004B041F" w14:textId="21E70970" w:rsidR="00D71FB1" w:rsidRPr="004623B1" w:rsidRDefault="00D71FB1" w:rsidP="00243197">
            <w:pPr>
              <w:jc w:val="center"/>
              <w:rPr>
                <w:lang w:val="en-GB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3-5 cm</w:t>
            </w:r>
          </w:p>
        </w:tc>
      </w:tr>
      <w:tr w:rsidR="00D71FB1" w:rsidRPr="001C705F" w14:paraId="3549660C" w14:textId="77777777" w:rsidTr="00D71FB1">
        <w:trPr>
          <w:trHeight w:hRule="exact" w:val="284"/>
        </w:trPr>
        <w:tc>
          <w:tcPr>
            <w:tcW w:w="1736" w:type="dxa"/>
          </w:tcPr>
          <w:p w14:paraId="1CFE5939" w14:textId="3DC9B563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4, x781 no.9</w:t>
            </w:r>
          </w:p>
        </w:tc>
        <w:tc>
          <w:tcPr>
            <w:tcW w:w="1306" w:type="dxa"/>
          </w:tcPr>
          <w:p w14:paraId="64B1A4A4" w14:textId="2314DFE5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KIA-53983</w:t>
            </w:r>
          </w:p>
        </w:tc>
        <w:tc>
          <w:tcPr>
            <w:tcW w:w="4111" w:type="dxa"/>
          </w:tcPr>
          <w:p w14:paraId="0E06059E" w14:textId="3A5EF960" w:rsidR="00D71FB1" w:rsidRPr="001C705F" w:rsidRDefault="00D71FB1" w:rsidP="00806F36">
            <w:pPr>
              <w:rPr>
                <w:i/>
                <w:lang w:val="en-GB"/>
              </w:rPr>
            </w:pPr>
            <w:r w:rsidRPr="00D71FB1">
              <w:rPr>
                <w:rFonts w:cstheme="minorHAnsi"/>
                <w:i/>
                <w:color w:val="000000"/>
                <w:lang w:val="en-US"/>
              </w:rPr>
              <w:t>Acer</w:t>
            </w:r>
            <w:r w:rsidRPr="00D71FB1">
              <w:rPr>
                <w:rFonts w:cstheme="minorHAnsi"/>
                <w:color w:val="000000"/>
                <w:lang w:val="en-US"/>
              </w:rPr>
              <w:t xml:space="preserve"> sp. trunk wood charcoal</w:t>
            </w:r>
          </w:p>
        </w:tc>
        <w:tc>
          <w:tcPr>
            <w:tcW w:w="992" w:type="dxa"/>
          </w:tcPr>
          <w:p w14:paraId="1812304E" w14:textId="4A7090E4" w:rsidR="00D71FB1" w:rsidRPr="001C705F" w:rsidRDefault="00243197" w:rsidP="00806F36">
            <w:pPr>
              <w:rPr>
                <w:lang w:val="en-GB"/>
              </w:rPr>
            </w:pPr>
            <w:r w:rsidRPr="00222CD2">
              <w:t>0.038 g</w:t>
            </w:r>
          </w:p>
        </w:tc>
        <w:tc>
          <w:tcPr>
            <w:tcW w:w="1478" w:type="dxa"/>
          </w:tcPr>
          <w:p w14:paraId="0CD3D2C4" w14:textId="60ED5696" w:rsidR="00D71FB1" w:rsidRPr="001C705F" w:rsidRDefault="00D71FB1" w:rsidP="00243197">
            <w:pPr>
              <w:jc w:val="center"/>
              <w:rPr>
                <w:lang w:val="en-GB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&gt; 10 cm</w:t>
            </w:r>
          </w:p>
        </w:tc>
      </w:tr>
      <w:tr w:rsidR="00D71FB1" w:rsidRPr="001C705F" w14:paraId="62D2488B" w14:textId="77777777" w:rsidTr="00D71FB1">
        <w:trPr>
          <w:trHeight w:hRule="exact" w:val="284"/>
        </w:trPr>
        <w:tc>
          <w:tcPr>
            <w:tcW w:w="1736" w:type="dxa"/>
          </w:tcPr>
          <w:p w14:paraId="5BDCA0B7" w14:textId="6F79E997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4, x</w:t>
            </w:r>
            <w:r>
              <w:rPr>
                <w:rFonts w:cstheme="minorHAnsi"/>
                <w:color w:val="000000"/>
                <w:lang w:val="en-US"/>
              </w:rPr>
              <w:t>785 no.1</w:t>
            </w:r>
          </w:p>
        </w:tc>
        <w:tc>
          <w:tcPr>
            <w:tcW w:w="1306" w:type="dxa"/>
          </w:tcPr>
          <w:p w14:paraId="3A0E7BD3" w14:textId="59B99A2D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KIA-52415</w:t>
            </w:r>
          </w:p>
        </w:tc>
        <w:tc>
          <w:tcPr>
            <w:tcW w:w="4111" w:type="dxa"/>
          </w:tcPr>
          <w:p w14:paraId="58B12458" w14:textId="194DFCCC" w:rsidR="00D71FB1" w:rsidRDefault="00D71FB1" w:rsidP="00806F36">
            <w:pPr>
              <w:rPr>
                <w:lang w:val="en-GB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C</w:t>
            </w:r>
            <w:r w:rsidRPr="00D71FB1">
              <w:rPr>
                <w:rFonts w:cstheme="minorHAnsi"/>
                <w:color w:val="000000"/>
                <w:lang w:val="en-US"/>
              </w:rPr>
              <w:t>harred cereal</w:t>
            </w:r>
            <w:r>
              <w:rPr>
                <w:rFonts w:cstheme="minorHAnsi"/>
                <w:color w:val="000000"/>
                <w:lang w:val="en-US"/>
              </w:rPr>
              <w:t xml:space="preserve">, </w:t>
            </w:r>
            <w:r w:rsidRPr="00D71FB1">
              <w:rPr>
                <w:rFonts w:cstheme="minorHAnsi"/>
                <w:i/>
                <w:color w:val="000000"/>
                <w:lang w:val="en-US"/>
              </w:rPr>
              <w:t>Triticum aestivum</w:t>
            </w:r>
          </w:p>
        </w:tc>
        <w:tc>
          <w:tcPr>
            <w:tcW w:w="992" w:type="dxa"/>
          </w:tcPr>
          <w:p w14:paraId="1ECC23E1" w14:textId="0B622245" w:rsidR="00D71FB1" w:rsidRDefault="00243197" w:rsidP="00806F36">
            <w:pPr>
              <w:rPr>
                <w:lang w:val="en-GB"/>
              </w:rPr>
            </w:pPr>
            <w:r w:rsidRPr="00222CD2">
              <w:t>0.006 g</w:t>
            </w:r>
          </w:p>
        </w:tc>
        <w:tc>
          <w:tcPr>
            <w:tcW w:w="1478" w:type="dxa"/>
          </w:tcPr>
          <w:p w14:paraId="18893566" w14:textId="0F4CF00E" w:rsidR="00D71FB1" w:rsidRPr="00D71FB1" w:rsidRDefault="00243197" w:rsidP="00243197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</w:tr>
      <w:tr w:rsidR="00D71FB1" w:rsidRPr="001C705F" w14:paraId="28EBEF9F" w14:textId="77777777" w:rsidTr="00D71FB1">
        <w:trPr>
          <w:trHeight w:hRule="exact" w:val="284"/>
        </w:trPr>
        <w:tc>
          <w:tcPr>
            <w:tcW w:w="1736" w:type="dxa"/>
          </w:tcPr>
          <w:p w14:paraId="3835E911" w14:textId="6B5C939D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4, x785</w:t>
            </w:r>
            <w:r>
              <w:rPr>
                <w:rFonts w:cstheme="minorHAnsi"/>
                <w:color w:val="000000"/>
                <w:lang w:val="en-US"/>
              </w:rPr>
              <w:t xml:space="preserve"> no.4</w:t>
            </w:r>
          </w:p>
        </w:tc>
        <w:tc>
          <w:tcPr>
            <w:tcW w:w="1306" w:type="dxa"/>
          </w:tcPr>
          <w:p w14:paraId="073B1296" w14:textId="77777777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 w:rsidRPr="007C77B4">
              <w:rPr>
                <w:lang w:val="en-US"/>
              </w:rPr>
              <w:t>RICH-25068</w:t>
            </w:r>
          </w:p>
        </w:tc>
        <w:tc>
          <w:tcPr>
            <w:tcW w:w="4111" w:type="dxa"/>
          </w:tcPr>
          <w:p w14:paraId="0044BD11" w14:textId="76E27FCC" w:rsidR="00D71FB1" w:rsidRDefault="00D71FB1" w:rsidP="00806F36">
            <w:pPr>
              <w:rPr>
                <w:lang w:val="en-GB"/>
              </w:rPr>
            </w:pPr>
            <w:r w:rsidRPr="00D71FB1">
              <w:rPr>
                <w:rFonts w:cstheme="minorHAnsi"/>
                <w:i/>
                <w:color w:val="000000"/>
                <w:lang w:val="en-US"/>
              </w:rPr>
              <w:t>Alnus</w:t>
            </w:r>
            <w:r w:rsidRPr="00D71FB1">
              <w:rPr>
                <w:rFonts w:cstheme="minorHAnsi"/>
                <w:color w:val="000000"/>
                <w:lang w:val="en-US"/>
              </w:rPr>
              <w:t xml:space="preserve"> sp. heartwood charcoal</w:t>
            </w:r>
          </w:p>
        </w:tc>
        <w:tc>
          <w:tcPr>
            <w:tcW w:w="992" w:type="dxa"/>
          </w:tcPr>
          <w:p w14:paraId="6815EDF8" w14:textId="4C717D5B" w:rsidR="00D71FB1" w:rsidRDefault="00243197" w:rsidP="00806F36">
            <w:pPr>
              <w:rPr>
                <w:lang w:val="en-GB"/>
              </w:rPr>
            </w:pPr>
            <w:r w:rsidRPr="00222CD2">
              <w:t>0.079 g</w:t>
            </w:r>
          </w:p>
        </w:tc>
        <w:tc>
          <w:tcPr>
            <w:tcW w:w="1478" w:type="dxa"/>
          </w:tcPr>
          <w:p w14:paraId="2C573729" w14:textId="5EADEF2F" w:rsidR="00D71FB1" w:rsidRDefault="00D71FB1" w:rsidP="00243197">
            <w:pPr>
              <w:jc w:val="center"/>
              <w:rPr>
                <w:lang w:val="en-GB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2-3 cm</w:t>
            </w:r>
          </w:p>
        </w:tc>
      </w:tr>
      <w:tr w:rsidR="00D71FB1" w:rsidRPr="001C705F" w14:paraId="131A7729" w14:textId="77777777" w:rsidTr="00D71FB1">
        <w:trPr>
          <w:trHeight w:hRule="exact" w:val="284"/>
        </w:trPr>
        <w:tc>
          <w:tcPr>
            <w:tcW w:w="1736" w:type="dxa"/>
            <w:tcBorders>
              <w:bottom w:val="single" w:sz="4" w:space="0" w:color="auto"/>
            </w:tcBorders>
          </w:tcPr>
          <w:p w14:paraId="7E54646D" w14:textId="073BCF41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>
              <w:rPr>
                <w:rFonts w:cstheme="minorHAnsi"/>
                <w:color w:val="000000"/>
                <w:lang w:val="en-US"/>
              </w:rPr>
              <w:t>A394, x7</w:t>
            </w:r>
            <w:r>
              <w:rPr>
                <w:rFonts w:cstheme="minorHAnsi"/>
                <w:color w:val="000000"/>
                <w:lang w:val="en-US"/>
              </w:rPr>
              <w:t>86</w:t>
            </w:r>
            <w:r>
              <w:rPr>
                <w:rFonts w:cstheme="minorHAnsi"/>
                <w:color w:val="000000"/>
                <w:lang w:val="en-US"/>
              </w:rPr>
              <w:t xml:space="preserve"> no.1</w:t>
            </w:r>
          </w:p>
        </w:tc>
        <w:tc>
          <w:tcPr>
            <w:tcW w:w="1306" w:type="dxa"/>
            <w:tcBorders>
              <w:bottom w:val="single" w:sz="4" w:space="0" w:color="auto"/>
            </w:tcBorders>
          </w:tcPr>
          <w:p w14:paraId="069D963F" w14:textId="3672BB97" w:rsidR="00D71FB1" w:rsidRPr="001C705F" w:rsidRDefault="00D71FB1" w:rsidP="00806F36">
            <w:pPr>
              <w:rPr>
                <w:rFonts w:cstheme="minorHAnsi"/>
                <w:color w:val="000000"/>
                <w:lang w:val="en-US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KIA-52417 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6699B10C" w14:textId="2E2DECB1" w:rsidR="00D71FB1" w:rsidRDefault="00D71FB1" w:rsidP="00806F36">
            <w:pPr>
              <w:rPr>
                <w:lang w:val="en-GB"/>
              </w:rPr>
            </w:pPr>
            <w:r w:rsidRPr="00D71FB1">
              <w:rPr>
                <w:rFonts w:cstheme="minorHAnsi"/>
                <w:i/>
                <w:color w:val="000000"/>
                <w:lang w:val="en-US"/>
              </w:rPr>
              <w:t>Quercus</w:t>
            </w:r>
            <w:r w:rsidRPr="00D71FB1">
              <w:rPr>
                <w:rFonts w:cstheme="minorHAnsi"/>
                <w:color w:val="000000"/>
                <w:lang w:val="en-US"/>
              </w:rPr>
              <w:t xml:space="preserve"> sp. trunk wood charcoal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12A021C" w14:textId="436E30F2" w:rsidR="00D71FB1" w:rsidRDefault="00243197" w:rsidP="00806F36">
            <w:pPr>
              <w:rPr>
                <w:lang w:val="en-GB"/>
              </w:rPr>
            </w:pPr>
            <w:r w:rsidRPr="00222CD2">
              <w:rPr>
                <w:lang w:val="en-GB"/>
              </w:rPr>
              <w:t>0.173 g</w:t>
            </w:r>
          </w:p>
        </w:tc>
        <w:tc>
          <w:tcPr>
            <w:tcW w:w="1478" w:type="dxa"/>
            <w:tcBorders>
              <w:bottom w:val="single" w:sz="4" w:space="0" w:color="auto"/>
            </w:tcBorders>
          </w:tcPr>
          <w:p w14:paraId="339FC377" w14:textId="0602A247" w:rsidR="00D71FB1" w:rsidRDefault="00D71FB1" w:rsidP="00243197">
            <w:pPr>
              <w:jc w:val="center"/>
              <w:rPr>
                <w:lang w:val="en-GB"/>
              </w:rPr>
            </w:pPr>
            <w:r w:rsidRPr="00D71FB1">
              <w:rPr>
                <w:rFonts w:cstheme="minorHAnsi"/>
                <w:color w:val="000000"/>
                <w:lang w:val="en-US"/>
              </w:rPr>
              <w:t>&gt;10 cm</w:t>
            </w:r>
          </w:p>
        </w:tc>
      </w:tr>
    </w:tbl>
    <w:p w14:paraId="795A2BF2" w14:textId="5348EEF2" w:rsidR="00D71FB1" w:rsidRDefault="00D71FB1" w:rsidP="00D71FB1">
      <w:pPr>
        <w:spacing w:after="0"/>
        <w:ind w:left="360"/>
        <w:rPr>
          <w:lang w:val="en-US"/>
        </w:rPr>
      </w:pPr>
      <w:r>
        <w:rPr>
          <w:lang w:val="en-US"/>
        </w:rPr>
        <w:t>Table 1</w:t>
      </w:r>
      <w:r w:rsidR="006504D0">
        <w:rPr>
          <w:lang w:val="en-US"/>
        </w:rPr>
        <w:t>3</w:t>
      </w:r>
      <w:r w:rsidRPr="001C705F">
        <w:rPr>
          <w:lang w:val="en-US"/>
        </w:rPr>
        <w:t>: Plant macrofossils</w:t>
      </w:r>
      <w:r>
        <w:rPr>
          <w:lang w:val="en-US"/>
        </w:rPr>
        <w:t xml:space="preserve"> and charcoal</w:t>
      </w:r>
      <w:r w:rsidRPr="001C705F">
        <w:rPr>
          <w:lang w:val="en-US"/>
        </w:rPr>
        <w:t xml:space="preserve"> sampled</w:t>
      </w:r>
      <w:r w:rsidRPr="00222CD2">
        <w:rPr>
          <w:lang w:val="en-US"/>
        </w:rPr>
        <w:t xml:space="preserve"> for radioca</w:t>
      </w:r>
      <w:r>
        <w:rPr>
          <w:lang w:val="en-US"/>
        </w:rPr>
        <w:t>rbon dating from grave A394</w:t>
      </w:r>
      <w:r>
        <w:rPr>
          <w:lang w:val="en-US"/>
        </w:rPr>
        <w:t>.</w:t>
      </w:r>
    </w:p>
    <w:p w14:paraId="2F770F74" w14:textId="77777777" w:rsidR="00D71FB1" w:rsidRDefault="00D71FB1" w:rsidP="00F0397F">
      <w:pPr>
        <w:spacing w:after="0"/>
        <w:rPr>
          <w:rFonts w:cstheme="minorHAnsi"/>
          <w:color w:val="000000"/>
          <w:lang w:val="en-US"/>
        </w:rPr>
      </w:pPr>
    </w:p>
    <w:p w14:paraId="32084E0C" w14:textId="77777777" w:rsidR="009F4578" w:rsidRPr="00222CD2" w:rsidRDefault="00452FC6" w:rsidP="00452FC6">
      <w:pPr>
        <w:pStyle w:val="Heading4"/>
        <w:rPr>
          <w:lang w:val="en-GB"/>
        </w:rPr>
      </w:pPr>
      <w:r w:rsidRPr="00222CD2">
        <w:rPr>
          <w:lang w:val="en-GB"/>
        </w:rPr>
        <w:t>A394</w:t>
      </w:r>
      <w:r w:rsidR="009F4578" w:rsidRPr="00222CD2">
        <w:rPr>
          <w:lang w:val="en-GB"/>
        </w:rPr>
        <w:t>, x556</w:t>
      </w:r>
      <w:r w:rsidR="00A54D6E">
        <w:rPr>
          <w:lang w:val="en-GB"/>
        </w:rPr>
        <w:t xml:space="preserve"> (urn)</w:t>
      </w:r>
    </w:p>
    <w:p w14:paraId="03A6E563" w14:textId="77777777" w:rsidR="000C31DE" w:rsidRPr="00222CD2" w:rsidRDefault="000C31DE" w:rsidP="000C31DE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34BAB994" w14:textId="66D33FFB" w:rsidR="009F4578" w:rsidRDefault="000C31DE" w:rsidP="000C31DE">
      <w:pPr>
        <w:pStyle w:val="ListParagraph"/>
        <w:numPr>
          <w:ilvl w:val="0"/>
          <w:numId w:val="4"/>
        </w:numPr>
        <w:rPr>
          <w:lang w:val="en-US"/>
        </w:rPr>
      </w:pPr>
      <w:r w:rsidRPr="00222CD2">
        <w:rPr>
          <w:lang w:val="en-US"/>
        </w:rPr>
        <w:t xml:space="preserve">No </w:t>
      </w:r>
      <w:r w:rsidR="00B0510B" w:rsidRPr="00B0510B">
        <w:rPr>
          <w:lang w:val="en-US"/>
        </w:rPr>
        <w:t>plant macrofossils</w:t>
      </w:r>
    </w:p>
    <w:p w14:paraId="718F392F" w14:textId="6B326F6C" w:rsidR="00D71FB1" w:rsidRDefault="00D71FB1" w:rsidP="00D71FB1">
      <w:pPr>
        <w:pStyle w:val="ListParagraph"/>
        <w:numPr>
          <w:ilvl w:val="0"/>
          <w:numId w:val="4"/>
        </w:numPr>
        <w:spacing w:after="0"/>
        <w:rPr>
          <w:lang w:val="en-US"/>
        </w:rPr>
      </w:pPr>
      <w:r w:rsidRPr="00D71FB1">
        <w:rPr>
          <w:lang w:val="en-US"/>
        </w:rPr>
        <w:t xml:space="preserve">One piece of charcoal, branch of </w:t>
      </w:r>
      <w:r w:rsidRPr="00D71FB1">
        <w:rPr>
          <w:i/>
          <w:lang w:val="en-US"/>
        </w:rPr>
        <w:t>Alnus</w:t>
      </w:r>
      <w:r>
        <w:rPr>
          <w:lang w:val="en-US"/>
        </w:rPr>
        <w:t xml:space="preserve"> sp.; Ø 3-5cm; 7 annual rings.</w:t>
      </w:r>
    </w:p>
    <w:p w14:paraId="08E966A4" w14:textId="77777777" w:rsidR="00D71FB1" w:rsidRPr="00D71FB1" w:rsidRDefault="00D71FB1" w:rsidP="00D71FB1">
      <w:pPr>
        <w:pStyle w:val="ListParagraph"/>
        <w:spacing w:after="0"/>
        <w:rPr>
          <w:lang w:val="en-US"/>
        </w:rPr>
      </w:pPr>
    </w:p>
    <w:p w14:paraId="674CED66" w14:textId="77777777" w:rsidR="00CD6E32" w:rsidRPr="00222CD2" w:rsidRDefault="00CD6E32" w:rsidP="00452FC6">
      <w:pPr>
        <w:pStyle w:val="Heading4"/>
        <w:rPr>
          <w:lang w:val="en-GB"/>
        </w:rPr>
      </w:pPr>
      <w:r w:rsidRPr="00222CD2">
        <w:rPr>
          <w:lang w:val="en-GB"/>
        </w:rPr>
        <w:t>A394</w:t>
      </w:r>
      <w:r w:rsidR="00EC151F" w:rsidRPr="00222CD2">
        <w:rPr>
          <w:lang w:val="en-GB"/>
        </w:rPr>
        <w:t>, x567</w:t>
      </w:r>
      <w:r w:rsidR="00A54D6E">
        <w:rPr>
          <w:lang w:val="en-GB"/>
        </w:rPr>
        <w:t xml:space="preserve"> (pit)</w:t>
      </w:r>
    </w:p>
    <w:p w14:paraId="0D3C4351" w14:textId="77777777" w:rsidR="00CD6E32" w:rsidRPr="00222CD2" w:rsidRDefault="00CD6E32" w:rsidP="00CD6E32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5BEF250F" w14:textId="60D5FE5B" w:rsidR="00CD6E32" w:rsidRPr="00222CD2" w:rsidRDefault="00EC151F" w:rsidP="00CD6E32">
      <w:pPr>
        <w:pStyle w:val="ListParagraph"/>
        <w:numPr>
          <w:ilvl w:val="0"/>
          <w:numId w:val="4"/>
        </w:numPr>
        <w:rPr>
          <w:lang w:val="en-US"/>
        </w:rPr>
      </w:pPr>
      <w:r w:rsidRPr="00222CD2">
        <w:rPr>
          <w:lang w:val="en-US"/>
        </w:rPr>
        <w:t>Small quantity of</w:t>
      </w:r>
      <w:r w:rsidR="00CD6E32" w:rsidRPr="00222CD2">
        <w:rPr>
          <w:lang w:val="en-US"/>
        </w:rPr>
        <w:t xml:space="preserve"> </w:t>
      </w:r>
      <w:r w:rsidR="00B0510B" w:rsidRPr="00B0510B">
        <w:rPr>
          <w:lang w:val="en-US"/>
        </w:rPr>
        <w:t>plant macrofossils</w:t>
      </w:r>
      <w:r w:rsidRPr="00222CD2">
        <w:rPr>
          <w:lang w:val="en-US"/>
        </w:rPr>
        <w:t>, not suited for radiocarbon dating</w:t>
      </w:r>
    </w:p>
    <w:p w14:paraId="07675327" w14:textId="55685120" w:rsidR="00EC151F" w:rsidRPr="00D71FB1" w:rsidRDefault="00EC151F" w:rsidP="00EF2499">
      <w:pPr>
        <w:pStyle w:val="ListParagraph"/>
        <w:numPr>
          <w:ilvl w:val="0"/>
          <w:numId w:val="4"/>
        </w:numPr>
        <w:rPr>
          <w:lang w:val="en-US"/>
        </w:rPr>
      </w:pPr>
      <w:r w:rsidRPr="00D71FB1">
        <w:rPr>
          <w:lang w:val="en-US"/>
        </w:rPr>
        <w:t>Big quantity of charcoal, mostly smaller pieces; no short-lived pieces like twigs (</w:t>
      </w:r>
      <w:r w:rsidR="006504D0">
        <w:rPr>
          <w:lang w:val="en-US"/>
        </w:rPr>
        <w:t>Table 14</w:t>
      </w:r>
      <w:r w:rsidR="00D71FB1">
        <w:rPr>
          <w:lang w:val="en-US"/>
        </w:rPr>
        <w:t>).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253"/>
        <w:gridCol w:w="940"/>
      </w:tblGrid>
      <w:tr w:rsidR="00301336" w:rsidRPr="00222CD2" w14:paraId="4C251FCB" w14:textId="77777777" w:rsidTr="0038119E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EDA130" w14:textId="77777777" w:rsidR="00EC151F" w:rsidRPr="00F0397F" w:rsidRDefault="00EC151F" w:rsidP="00F0397F">
            <w:pPr>
              <w:rPr>
                <w:lang w:val="en-US"/>
              </w:rPr>
            </w:pPr>
            <w:r w:rsidRPr="00F0397F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344D7F40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</w:tcPr>
          <w:p w14:paraId="1C177D0D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Alnus</w:t>
            </w:r>
            <w:r w:rsidRPr="00222CD2">
              <w:rPr>
                <w:lang w:val="en-US"/>
              </w:rPr>
              <w:t xml:space="preserve"> sp.</w:t>
            </w:r>
          </w:p>
        </w:tc>
      </w:tr>
      <w:tr w:rsidR="00301336" w:rsidRPr="00222CD2" w14:paraId="009A5FA0" w14:textId="77777777" w:rsidTr="0038119E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47419C8E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  <w:tcBorders>
              <w:top w:val="single" w:sz="4" w:space="0" w:color="auto"/>
            </w:tcBorders>
          </w:tcPr>
          <w:p w14:paraId="3B1FC1A9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  <w:tcBorders>
              <w:top w:val="single" w:sz="4" w:space="0" w:color="auto"/>
            </w:tcBorders>
          </w:tcPr>
          <w:p w14:paraId="4C555493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</w:tr>
      <w:tr w:rsidR="00301336" w:rsidRPr="00222CD2" w14:paraId="64759BDA" w14:textId="77777777" w:rsidTr="0038119E">
        <w:trPr>
          <w:trHeight w:hRule="exact" w:val="284"/>
        </w:trPr>
        <w:tc>
          <w:tcPr>
            <w:tcW w:w="0" w:type="auto"/>
          </w:tcPr>
          <w:p w14:paraId="3D5336E5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3C6DCAC1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5B083211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301336" w:rsidRPr="00222CD2" w14:paraId="6B056A43" w14:textId="77777777" w:rsidTr="0038119E">
        <w:trPr>
          <w:trHeight w:hRule="exact" w:val="284"/>
        </w:trPr>
        <w:tc>
          <w:tcPr>
            <w:tcW w:w="0" w:type="auto"/>
          </w:tcPr>
          <w:p w14:paraId="0EE8E6B2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17E6EEBE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1161ABB8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</w:tr>
      <w:tr w:rsidR="00301336" w:rsidRPr="00222CD2" w14:paraId="64378B25" w14:textId="77777777" w:rsidTr="0038119E">
        <w:trPr>
          <w:trHeight w:hRule="exact" w:val="284"/>
        </w:trPr>
        <w:tc>
          <w:tcPr>
            <w:tcW w:w="0" w:type="auto"/>
          </w:tcPr>
          <w:p w14:paraId="49CA83ED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7933F10A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  <w:tc>
          <w:tcPr>
            <w:tcW w:w="940" w:type="dxa"/>
          </w:tcPr>
          <w:p w14:paraId="58B2F395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6</w:t>
            </w:r>
          </w:p>
        </w:tc>
      </w:tr>
      <w:tr w:rsidR="00301336" w:rsidRPr="00222CD2" w14:paraId="46A39A64" w14:textId="77777777" w:rsidTr="0038119E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41E1F97C" w14:textId="77777777" w:rsidR="00EC151F" w:rsidRPr="00222CD2" w:rsidRDefault="00EC151F" w:rsidP="0038119E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152CEB3B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9</w:t>
            </w:r>
          </w:p>
        </w:tc>
        <w:tc>
          <w:tcPr>
            <w:tcW w:w="940" w:type="dxa"/>
            <w:tcBorders>
              <w:bottom w:val="single" w:sz="4" w:space="0" w:color="auto"/>
            </w:tcBorders>
          </w:tcPr>
          <w:p w14:paraId="77490076" w14:textId="77777777" w:rsidR="00EC151F" w:rsidRPr="00222CD2" w:rsidRDefault="00EC151F" w:rsidP="0038119E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0</w:t>
            </w:r>
          </w:p>
        </w:tc>
      </w:tr>
    </w:tbl>
    <w:p w14:paraId="632325E3" w14:textId="160201E5" w:rsidR="00CD6E32" w:rsidRDefault="006504D0" w:rsidP="00F335F8">
      <w:pPr>
        <w:spacing w:after="0"/>
        <w:ind w:left="360"/>
        <w:rPr>
          <w:lang w:val="en-US"/>
        </w:rPr>
      </w:pPr>
      <w:r>
        <w:rPr>
          <w:lang w:val="en-US"/>
        </w:rPr>
        <w:t>Table 14</w:t>
      </w:r>
      <w:r w:rsidR="00EC151F" w:rsidRPr="00222CD2">
        <w:rPr>
          <w:lang w:val="en-US"/>
        </w:rPr>
        <w:t>: Diameter of determined charco</w:t>
      </w:r>
      <w:r w:rsidR="00D71FB1">
        <w:rPr>
          <w:lang w:val="en-US"/>
        </w:rPr>
        <w:t>al pieces from grave A394, x567</w:t>
      </w:r>
      <w:r w:rsidR="00F335F8">
        <w:rPr>
          <w:lang w:val="en-US"/>
        </w:rPr>
        <w:t>.</w:t>
      </w:r>
    </w:p>
    <w:p w14:paraId="4A2C3780" w14:textId="77777777" w:rsidR="00F335F8" w:rsidRPr="00222CD2" w:rsidRDefault="00F335F8" w:rsidP="00F335F8">
      <w:pPr>
        <w:spacing w:after="0"/>
        <w:ind w:left="360"/>
        <w:rPr>
          <w:lang w:val="en-US"/>
        </w:rPr>
      </w:pPr>
    </w:p>
    <w:p w14:paraId="56715CDD" w14:textId="77777777" w:rsidR="000C31DE" w:rsidRPr="00222CD2" w:rsidRDefault="000C31DE" w:rsidP="00452FC6">
      <w:pPr>
        <w:pStyle w:val="Heading4"/>
        <w:rPr>
          <w:lang w:val="en-GB"/>
        </w:rPr>
      </w:pPr>
      <w:r w:rsidRPr="00222CD2">
        <w:rPr>
          <w:lang w:val="en-GB"/>
        </w:rPr>
        <w:t>A394, x781</w:t>
      </w:r>
      <w:r w:rsidR="00A54D6E">
        <w:rPr>
          <w:lang w:val="en-GB"/>
        </w:rPr>
        <w:t xml:space="preserve"> (urn)</w:t>
      </w:r>
    </w:p>
    <w:p w14:paraId="56047D99" w14:textId="77777777" w:rsidR="000C31DE" w:rsidRPr="00243197" w:rsidRDefault="000C31DE" w:rsidP="000C31DE">
      <w:pPr>
        <w:spacing w:after="0"/>
        <w:rPr>
          <w:lang w:val="en-US"/>
        </w:rPr>
      </w:pPr>
      <w:r w:rsidRPr="00243197">
        <w:rPr>
          <w:lang w:val="en-US"/>
        </w:rPr>
        <w:t>Contents:</w:t>
      </w:r>
    </w:p>
    <w:p w14:paraId="05534554" w14:textId="73B30ED1" w:rsidR="000C31DE" w:rsidRPr="00243197" w:rsidRDefault="000C31DE" w:rsidP="000C31DE">
      <w:pPr>
        <w:pStyle w:val="ListParagraph"/>
        <w:numPr>
          <w:ilvl w:val="0"/>
          <w:numId w:val="4"/>
        </w:numPr>
        <w:rPr>
          <w:lang w:val="en-US"/>
        </w:rPr>
      </w:pPr>
      <w:r w:rsidRPr="00243197">
        <w:rPr>
          <w:lang w:val="en-US"/>
        </w:rPr>
        <w:t xml:space="preserve">Small quantity of </w:t>
      </w:r>
      <w:r w:rsidR="00B0510B" w:rsidRPr="00243197">
        <w:rPr>
          <w:lang w:val="en-US"/>
        </w:rPr>
        <w:t>plant macrofossils</w:t>
      </w:r>
      <w:r w:rsidRPr="00243197">
        <w:rPr>
          <w:lang w:val="en-US"/>
        </w:rPr>
        <w:t>, too small for radiocarbon dating</w:t>
      </w:r>
    </w:p>
    <w:p w14:paraId="66976CD3" w14:textId="2596DF5D" w:rsidR="000C31DE" w:rsidRPr="00243197" w:rsidRDefault="000C31DE" w:rsidP="00243197">
      <w:pPr>
        <w:pStyle w:val="ListParagraph"/>
        <w:numPr>
          <w:ilvl w:val="0"/>
          <w:numId w:val="4"/>
        </w:numPr>
        <w:rPr>
          <w:lang w:val="en-US"/>
        </w:rPr>
      </w:pPr>
      <w:r w:rsidRPr="00243197">
        <w:rPr>
          <w:lang w:val="en-US"/>
        </w:rPr>
        <w:t>Several pieces of charcoal; no short-lived pieces like twigs (</w:t>
      </w:r>
      <w:r w:rsidR="006504D0">
        <w:rPr>
          <w:lang w:val="en-US"/>
        </w:rPr>
        <w:t>Table 15</w:t>
      </w:r>
      <w:r w:rsidR="00243197" w:rsidRPr="00243197">
        <w:rPr>
          <w:lang w:val="en-US"/>
        </w:rPr>
        <w:t>).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253"/>
        <w:gridCol w:w="940"/>
        <w:gridCol w:w="1134"/>
      </w:tblGrid>
      <w:tr w:rsidR="00222CD2" w:rsidRPr="00222CD2" w14:paraId="2409ADA1" w14:textId="77777777" w:rsidTr="00977676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A36B52A" w14:textId="77777777" w:rsidR="000C31DE" w:rsidRPr="00243197" w:rsidRDefault="00977676" w:rsidP="009D7BBF">
            <w:pPr>
              <w:rPr>
                <w:lang w:val="en-US"/>
              </w:rPr>
            </w:pPr>
            <w:r w:rsidRPr="00243197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7FD0F647" w14:textId="77777777" w:rsidR="000C31DE" w:rsidRPr="00243197" w:rsidRDefault="00977676" w:rsidP="00977676">
            <w:pPr>
              <w:rPr>
                <w:lang w:val="en-US"/>
              </w:rPr>
            </w:pPr>
            <w:r w:rsidRPr="00243197">
              <w:rPr>
                <w:i/>
                <w:lang w:val="en-US"/>
              </w:rPr>
              <w:t>Quercus</w:t>
            </w:r>
            <w:r w:rsidRPr="00243197">
              <w:rPr>
                <w:lang w:val="en-US"/>
              </w:rPr>
              <w:t xml:space="preserve"> sp.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</w:tcPr>
          <w:p w14:paraId="0E8502D3" w14:textId="77777777" w:rsidR="000C31DE" w:rsidRPr="00243197" w:rsidRDefault="00977676" w:rsidP="009D7BBF">
            <w:pPr>
              <w:rPr>
                <w:lang w:val="en-US"/>
              </w:rPr>
            </w:pPr>
            <w:r w:rsidRPr="00243197">
              <w:rPr>
                <w:i/>
                <w:lang w:val="en-US"/>
              </w:rPr>
              <w:t>Acer</w:t>
            </w:r>
            <w:r w:rsidRPr="00243197">
              <w:rPr>
                <w:lang w:val="en-US"/>
              </w:rPr>
              <w:t xml:space="preserve"> sp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FCA040A" w14:textId="77777777" w:rsidR="000C31DE" w:rsidRPr="00222CD2" w:rsidRDefault="00977676" w:rsidP="009D7BBF">
            <w:pPr>
              <w:rPr>
                <w:lang w:val="en-US"/>
              </w:rPr>
            </w:pPr>
            <w:r w:rsidRPr="00243197">
              <w:rPr>
                <w:i/>
                <w:lang w:val="en-US"/>
              </w:rPr>
              <w:t>Alnus</w:t>
            </w:r>
            <w:r w:rsidRPr="00243197">
              <w:rPr>
                <w:lang w:val="en-US"/>
              </w:rPr>
              <w:t xml:space="preserve"> sp.</w:t>
            </w:r>
          </w:p>
        </w:tc>
      </w:tr>
      <w:tr w:rsidR="00222CD2" w:rsidRPr="00222CD2" w14:paraId="1CCFD6A9" w14:textId="77777777" w:rsidTr="00977676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2256C398" w14:textId="77777777" w:rsidR="000C31DE" w:rsidRPr="00222CD2" w:rsidRDefault="00977676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  <w:tcBorders>
              <w:top w:val="single" w:sz="4" w:space="0" w:color="auto"/>
            </w:tcBorders>
          </w:tcPr>
          <w:p w14:paraId="759A6A58" w14:textId="77777777" w:rsidR="000C31DE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  <w:tcBorders>
              <w:top w:val="single" w:sz="4" w:space="0" w:color="auto"/>
            </w:tcBorders>
          </w:tcPr>
          <w:p w14:paraId="3FEEA0CA" w14:textId="77777777" w:rsidR="000C31DE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09B31BC" w14:textId="77777777" w:rsidR="000C31DE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58606902" w14:textId="77777777" w:rsidTr="00977676">
        <w:trPr>
          <w:trHeight w:hRule="exact" w:val="284"/>
        </w:trPr>
        <w:tc>
          <w:tcPr>
            <w:tcW w:w="0" w:type="auto"/>
          </w:tcPr>
          <w:p w14:paraId="6C6AD14E" w14:textId="77777777" w:rsidR="000C31DE" w:rsidRPr="00222CD2" w:rsidRDefault="00977676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58EC9B37" w14:textId="77777777" w:rsidR="000C31DE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080B6CD1" w14:textId="77777777" w:rsidR="000C31DE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395A4D9E" w14:textId="77777777" w:rsidR="000C31DE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0780747C" w14:textId="77777777" w:rsidTr="00977676">
        <w:trPr>
          <w:trHeight w:hRule="exact" w:val="284"/>
        </w:trPr>
        <w:tc>
          <w:tcPr>
            <w:tcW w:w="0" w:type="auto"/>
          </w:tcPr>
          <w:p w14:paraId="05A95DED" w14:textId="77777777" w:rsidR="00977676" w:rsidRPr="00222CD2" w:rsidRDefault="00977676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4D850BAA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041D45F0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7210BF1B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7CFC02F3" w14:textId="77777777" w:rsidTr="00977676">
        <w:trPr>
          <w:trHeight w:hRule="exact" w:val="284"/>
        </w:trPr>
        <w:tc>
          <w:tcPr>
            <w:tcW w:w="0" w:type="auto"/>
          </w:tcPr>
          <w:p w14:paraId="66016E52" w14:textId="77777777" w:rsidR="00977676" w:rsidRPr="00222CD2" w:rsidRDefault="00977676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5FF21F3F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940" w:type="dxa"/>
          </w:tcPr>
          <w:p w14:paraId="66A59D75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7A968F15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0E537EDA" w14:textId="77777777" w:rsidTr="00977676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6B0A1AE3" w14:textId="77777777" w:rsidR="00977676" w:rsidRPr="00222CD2" w:rsidRDefault="00977676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7DB664FB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2</w:t>
            </w:r>
          </w:p>
        </w:tc>
        <w:tc>
          <w:tcPr>
            <w:tcW w:w="940" w:type="dxa"/>
            <w:tcBorders>
              <w:bottom w:val="single" w:sz="4" w:space="0" w:color="auto"/>
            </w:tcBorders>
          </w:tcPr>
          <w:p w14:paraId="594CEE63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76239E2" w14:textId="77777777" w:rsidR="00977676" w:rsidRPr="00222CD2" w:rsidRDefault="00977676" w:rsidP="00977676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3</w:t>
            </w:r>
          </w:p>
        </w:tc>
      </w:tr>
    </w:tbl>
    <w:p w14:paraId="0516D4A9" w14:textId="0239A3F6" w:rsidR="00876D95" w:rsidRDefault="006504D0" w:rsidP="00F335F8">
      <w:pPr>
        <w:spacing w:after="0"/>
        <w:ind w:left="360"/>
        <w:rPr>
          <w:lang w:val="en-US"/>
        </w:rPr>
      </w:pPr>
      <w:r>
        <w:rPr>
          <w:lang w:val="en-US"/>
        </w:rPr>
        <w:t>Table 15</w:t>
      </w:r>
      <w:r w:rsidR="00977676" w:rsidRPr="00222CD2">
        <w:rPr>
          <w:lang w:val="en-US"/>
        </w:rPr>
        <w:t>: Diameter of determined charcoal pieces from grave A394, x781</w:t>
      </w:r>
      <w:r w:rsidR="00F335F8">
        <w:rPr>
          <w:lang w:val="en-US"/>
        </w:rPr>
        <w:t>.</w:t>
      </w:r>
    </w:p>
    <w:p w14:paraId="2761A778" w14:textId="77777777" w:rsidR="00F335F8" w:rsidRPr="00222CD2" w:rsidRDefault="00F335F8" w:rsidP="00F335F8">
      <w:pPr>
        <w:spacing w:after="0"/>
        <w:ind w:left="360"/>
        <w:rPr>
          <w:lang w:val="en-US"/>
        </w:rPr>
      </w:pPr>
    </w:p>
    <w:p w14:paraId="57E91B0E" w14:textId="77777777" w:rsidR="00350778" w:rsidRPr="00222CD2" w:rsidRDefault="00350778" w:rsidP="00452FC6">
      <w:pPr>
        <w:pStyle w:val="Heading4"/>
        <w:rPr>
          <w:lang w:val="en-GB"/>
        </w:rPr>
      </w:pPr>
      <w:r w:rsidRPr="00222CD2">
        <w:rPr>
          <w:lang w:val="en-GB"/>
        </w:rPr>
        <w:t>A394, x785</w:t>
      </w:r>
      <w:r w:rsidR="00A54D6E">
        <w:rPr>
          <w:lang w:val="en-GB"/>
        </w:rPr>
        <w:t xml:space="preserve"> (urn)</w:t>
      </w:r>
    </w:p>
    <w:p w14:paraId="24BFC2C0" w14:textId="77777777" w:rsidR="00350778" w:rsidRPr="00222CD2" w:rsidRDefault="00350778" w:rsidP="00350778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6B9F1158" w14:textId="118BF2E4" w:rsidR="00350778" w:rsidRPr="00222CD2" w:rsidRDefault="00243197" w:rsidP="00350778">
      <w:pPr>
        <w:pStyle w:val="ListParagraph"/>
        <w:numPr>
          <w:ilvl w:val="0"/>
          <w:numId w:val="5"/>
        </w:numPr>
        <w:rPr>
          <w:lang w:val="en-US"/>
        </w:rPr>
      </w:pPr>
      <w:r>
        <w:rPr>
          <w:lang w:val="en-US"/>
        </w:rPr>
        <w:t>One cereal caryopsis</w:t>
      </w:r>
    </w:p>
    <w:p w14:paraId="506955C1" w14:textId="7CCEDB17" w:rsidR="00350778" w:rsidRPr="00222CD2" w:rsidRDefault="00350778" w:rsidP="00350778">
      <w:pPr>
        <w:pStyle w:val="ListParagraph"/>
        <w:numPr>
          <w:ilvl w:val="0"/>
          <w:numId w:val="5"/>
        </w:numPr>
        <w:rPr>
          <w:lang w:val="en-US"/>
        </w:rPr>
      </w:pPr>
      <w:r w:rsidRPr="00222CD2">
        <w:rPr>
          <w:lang w:val="en-US"/>
        </w:rPr>
        <w:lastRenderedPageBreak/>
        <w:t xml:space="preserve">Several pieces of charcoal; no short-lived pieces like twig; one piece of </w:t>
      </w:r>
      <w:r w:rsidRPr="00D0471F">
        <w:rPr>
          <w:i/>
          <w:lang w:val="en-US"/>
        </w:rPr>
        <w:t>Alnus</w:t>
      </w:r>
      <w:r w:rsidRPr="00222CD2">
        <w:rPr>
          <w:lang w:val="en-US"/>
        </w:rPr>
        <w:t xml:space="preserve"> sp. </w:t>
      </w:r>
      <w:r w:rsidR="00D0471F">
        <w:rPr>
          <w:lang w:val="en-US"/>
        </w:rPr>
        <w:t>h</w:t>
      </w:r>
      <w:r w:rsidRPr="00222CD2">
        <w:rPr>
          <w:lang w:val="en-US"/>
        </w:rPr>
        <w:t>eartwood (</w:t>
      </w:r>
      <w:r w:rsidR="00CA3493" w:rsidRPr="00222CD2">
        <w:rPr>
          <w:lang w:val="en-US"/>
        </w:rPr>
        <w:t>Tab</w:t>
      </w:r>
      <w:r w:rsidR="006504D0">
        <w:rPr>
          <w:lang w:val="en-US"/>
        </w:rPr>
        <w:t>le 16</w:t>
      </w:r>
      <w:r w:rsidR="00243197">
        <w:rPr>
          <w:lang w:val="en-US"/>
        </w:rPr>
        <w:t>).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3"/>
        <w:gridCol w:w="1253"/>
        <w:gridCol w:w="1134"/>
      </w:tblGrid>
      <w:tr w:rsidR="00222CD2" w:rsidRPr="00222CD2" w14:paraId="762889E7" w14:textId="77777777" w:rsidTr="009D7BBF">
        <w:trPr>
          <w:trHeight w:hRule="exact" w:val="28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40B9F75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Taxa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</w:tcPr>
          <w:p w14:paraId="7CF13D3E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Quercus</w:t>
            </w:r>
            <w:r w:rsidRPr="00222CD2">
              <w:rPr>
                <w:lang w:val="en-US"/>
              </w:rPr>
              <w:t xml:space="preserve"> sp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DC76989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i/>
                <w:lang w:val="en-US"/>
              </w:rPr>
              <w:t>Alnus</w:t>
            </w:r>
            <w:r w:rsidRPr="00222CD2">
              <w:rPr>
                <w:lang w:val="en-US"/>
              </w:rPr>
              <w:t xml:space="preserve"> sp.</w:t>
            </w:r>
          </w:p>
        </w:tc>
      </w:tr>
      <w:tr w:rsidR="00222CD2" w:rsidRPr="00222CD2" w14:paraId="2744D03A" w14:textId="77777777" w:rsidTr="009D7BBF">
        <w:trPr>
          <w:trHeight w:hRule="exact" w:val="284"/>
        </w:trPr>
        <w:tc>
          <w:tcPr>
            <w:tcW w:w="0" w:type="auto"/>
            <w:tcBorders>
              <w:top w:val="single" w:sz="4" w:space="0" w:color="auto"/>
            </w:tcBorders>
          </w:tcPr>
          <w:p w14:paraId="0C3F5AA8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2-3 cm</w:t>
            </w:r>
          </w:p>
        </w:tc>
        <w:tc>
          <w:tcPr>
            <w:tcW w:w="1253" w:type="dxa"/>
            <w:tcBorders>
              <w:top w:val="single" w:sz="4" w:space="0" w:color="auto"/>
            </w:tcBorders>
          </w:tcPr>
          <w:p w14:paraId="75859CB2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1D94550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</w:tr>
      <w:tr w:rsidR="00222CD2" w:rsidRPr="00222CD2" w14:paraId="52B9BAAF" w14:textId="77777777" w:rsidTr="009D7BBF">
        <w:trPr>
          <w:trHeight w:hRule="exact" w:val="284"/>
        </w:trPr>
        <w:tc>
          <w:tcPr>
            <w:tcW w:w="0" w:type="auto"/>
          </w:tcPr>
          <w:p w14:paraId="15F50376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3-5 cm</w:t>
            </w:r>
          </w:p>
        </w:tc>
        <w:tc>
          <w:tcPr>
            <w:tcW w:w="1253" w:type="dxa"/>
          </w:tcPr>
          <w:p w14:paraId="739276CB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54E43B09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49AEDC96" w14:textId="77777777" w:rsidTr="009D7BBF">
        <w:trPr>
          <w:trHeight w:hRule="exact" w:val="284"/>
        </w:trPr>
        <w:tc>
          <w:tcPr>
            <w:tcW w:w="0" w:type="auto"/>
          </w:tcPr>
          <w:p w14:paraId="3A3BB36D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5-8 cm</w:t>
            </w:r>
          </w:p>
        </w:tc>
        <w:tc>
          <w:tcPr>
            <w:tcW w:w="1253" w:type="dxa"/>
          </w:tcPr>
          <w:p w14:paraId="1F5F2CFF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214E08A8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-</w:t>
            </w:r>
          </w:p>
        </w:tc>
      </w:tr>
      <w:tr w:rsidR="00222CD2" w:rsidRPr="00222CD2" w14:paraId="0C53C5BA" w14:textId="77777777" w:rsidTr="009D7BBF">
        <w:trPr>
          <w:trHeight w:hRule="exact" w:val="284"/>
        </w:trPr>
        <w:tc>
          <w:tcPr>
            <w:tcW w:w="0" w:type="auto"/>
          </w:tcPr>
          <w:p w14:paraId="5451523D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8-10 cm</w:t>
            </w:r>
          </w:p>
        </w:tc>
        <w:tc>
          <w:tcPr>
            <w:tcW w:w="1253" w:type="dxa"/>
          </w:tcPr>
          <w:p w14:paraId="4ECCCFA4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1</w:t>
            </w:r>
          </w:p>
        </w:tc>
        <w:tc>
          <w:tcPr>
            <w:tcW w:w="1134" w:type="dxa"/>
          </w:tcPr>
          <w:p w14:paraId="2246AC7C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4</w:t>
            </w:r>
          </w:p>
        </w:tc>
      </w:tr>
      <w:tr w:rsidR="00222CD2" w:rsidRPr="00222CD2" w14:paraId="32972000" w14:textId="77777777" w:rsidTr="009D7BBF">
        <w:trPr>
          <w:trHeight w:hRule="exact" w:val="284"/>
        </w:trPr>
        <w:tc>
          <w:tcPr>
            <w:tcW w:w="0" w:type="auto"/>
            <w:tcBorders>
              <w:bottom w:val="single" w:sz="4" w:space="0" w:color="auto"/>
            </w:tcBorders>
          </w:tcPr>
          <w:p w14:paraId="04D51849" w14:textId="77777777" w:rsidR="00350778" w:rsidRPr="00222CD2" w:rsidRDefault="00350778" w:rsidP="009D7BBF">
            <w:pPr>
              <w:rPr>
                <w:lang w:val="en-US"/>
              </w:rPr>
            </w:pPr>
            <w:r w:rsidRPr="00222CD2">
              <w:rPr>
                <w:lang w:val="en-US"/>
              </w:rPr>
              <w:t>Ø &gt;10 cm</w:t>
            </w:r>
          </w:p>
        </w:tc>
        <w:tc>
          <w:tcPr>
            <w:tcW w:w="1253" w:type="dxa"/>
            <w:tcBorders>
              <w:bottom w:val="single" w:sz="4" w:space="0" w:color="auto"/>
            </w:tcBorders>
          </w:tcPr>
          <w:p w14:paraId="7E116655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4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C8FC575" w14:textId="77777777" w:rsidR="00350778" w:rsidRPr="00222CD2" w:rsidRDefault="00350778" w:rsidP="009D7BBF">
            <w:pPr>
              <w:jc w:val="center"/>
              <w:rPr>
                <w:lang w:val="en-US"/>
              </w:rPr>
            </w:pPr>
            <w:r w:rsidRPr="00222CD2">
              <w:rPr>
                <w:lang w:val="en-US"/>
              </w:rPr>
              <w:t>2</w:t>
            </w:r>
          </w:p>
        </w:tc>
      </w:tr>
    </w:tbl>
    <w:p w14:paraId="0FD6AA62" w14:textId="261A42B3" w:rsidR="009F4578" w:rsidRDefault="006504D0" w:rsidP="00F335F8">
      <w:pPr>
        <w:spacing w:after="0"/>
        <w:ind w:left="360"/>
        <w:rPr>
          <w:lang w:val="en-US"/>
        </w:rPr>
      </w:pPr>
      <w:r>
        <w:rPr>
          <w:lang w:val="en-US"/>
        </w:rPr>
        <w:t>Table 16</w:t>
      </w:r>
      <w:r w:rsidR="00350778" w:rsidRPr="00222CD2">
        <w:rPr>
          <w:lang w:val="en-US"/>
        </w:rPr>
        <w:t>: Diameter of determined charc</w:t>
      </w:r>
      <w:r w:rsidR="009C7A98" w:rsidRPr="00222CD2">
        <w:rPr>
          <w:lang w:val="en-US"/>
        </w:rPr>
        <w:t>oal pieces from grave A394, x785</w:t>
      </w:r>
      <w:r w:rsidR="00F335F8">
        <w:rPr>
          <w:lang w:val="en-US"/>
        </w:rPr>
        <w:t>.</w:t>
      </w:r>
    </w:p>
    <w:p w14:paraId="44F40A80" w14:textId="77777777" w:rsidR="00F335F8" w:rsidRPr="00222CD2" w:rsidRDefault="00F335F8" w:rsidP="00F335F8">
      <w:pPr>
        <w:spacing w:after="0"/>
        <w:ind w:left="360"/>
        <w:rPr>
          <w:lang w:val="en-US"/>
        </w:rPr>
      </w:pPr>
    </w:p>
    <w:p w14:paraId="395332CA" w14:textId="77777777" w:rsidR="009C7A98" w:rsidRPr="00222CD2" w:rsidRDefault="009C7A98" w:rsidP="00452FC6">
      <w:pPr>
        <w:pStyle w:val="Heading4"/>
        <w:rPr>
          <w:lang w:val="en-GB"/>
        </w:rPr>
      </w:pPr>
      <w:r w:rsidRPr="00222CD2">
        <w:rPr>
          <w:lang w:val="en-GB"/>
        </w:rPr>
        <w:t>A394, x786</w:t>
      </w:r>
      <w:r w:rsidR="00A54D6E">
        <w:rPr>
          <w:lang w:val="en-GB"/>
        </w:rPr>
        <w:t xml:space="preserve"> (urn)</w:t>
      </w:r>
    </w:p>
    <w:p w14:paraId="47D04A45" w14:textId="77777777" w:rsidR="009C7A98" w:rsidRPr="00222CD2" w:rsidRDefault="009C7A98" w:rsidP="009C7A98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1CBE1F92" w14:textId="5AF402D1" w:rsidR="009C7A98" w:rsidRPr="00222CD2" w:rsidRDefault="009C7A98" w:rsidP="009C7A98">
      <w:pPr>
        <w:pStyle w:val="ListParagraph"/>
        <w:numPr>
          <w:ilvl w:val="0"/>
          <w:numId w:val="6"/>
        </w:numPr>
        <w:rPr>
          <w:lang w:val="en-US"/>
        </w:rPr>
      </w:pPr>
      <w:r w:rsidRPr="00222CD2">
        <w:rPr>
          <w:lang w:val="en-US"/>
        </w:rPr>
        <w:t xml:space="preserve">No </w:t>
      </w:r>
      <w:r w:rsidR="00B0510B" w:rsidRPr="00B0510B">
        <w:rPr>
          <w:lang w:val="en-US"/>
        </w:rPr>
        <w:t>plant macrofossils</w:t>
      </w:r>
    </w:p>
    <w:p w14:paraId="7C0D2AE8" w14:textId="14197B82" w:rsidR="009F4578" w:rsidRDefault="009C7A98" w:rsidP="00F335F8">
      <w:pPr>
        <w:pStyle w:val="ListParagraph"/>
        <w:numPr>
          <w:ilvl w:val="0"/>
          <w:numId w:val="6"/>
        </w:numPr>
        <w:spacing w:after="0"/>
        <w:rPr>
          <w:lang w:val="en-US"/>
        </w:rPr>
      </w:pPr>
      <w:r w:rsidRPr="00222CD2">
        <w:rPr>
          <w:lang w:val="en-US"/>
        </w:rPr>
        <w:t xml:space="preserve">One charcoal piece, </w:t>
      </w:r>
      <w:r w:rsidRPr="00D0471F">
        <w:rPr>
          <w:i/>
          <w:lang w:val="en-US"/>
        </w:rPr>
        <w:t>Quercus</w:t>
      </w:r>
      <w:r w:rsidRPr="00222CD2">
        <w:rPr>
          <w:lang w:val="en-US"/>
        </w:rPr>
        <w:t xml:space="preserve"> sp.</w:t>
      </w:r>
      <w:r w:rsidR="00D11E7E">
        <w:rPr>
          <w:lang w:val="en-US"/>
        </w:rPr>
        <w:t>, t</w:t>
      </w:r>
      <w:r w:rsidR="00243197">
        <w:rPr>
          <w:lang w:val="en-US"/>
        </w:rPr>
        <w:t>runk</w:t>
      </w:r>
      <w:r w:rsidR="00F335F8">
        <w:rPr>
          <w:lang w:val="en-US"/>
        </w:rPr>
        <w:t>.</w:t>
      </w:r>
    </w:p>
    <w:p w14:paraId="168D4BAD" w14:textId="77777777" w:rsidR="00F335F8" w:rsidRPr="00243197" w:rsidRDefault="00F335F8" w:rsidP="00F335F8">
      <w:pPr>
        <w:pStyle w:val="ListParagraph"/>
        <w:numPr>
          <w:ilvl w:val="0"/>
          <w:numId w:val="6"/>
        </w:numPr>
        <w:spacing w:after="0"/>
        <w:rPr>
          <w:lang w:val="en-US"/>
        </w:rPr>
      </w:pPr>
    </w:p>
    <w:p w14:paraId="20340A88" w14:textId="77777777" w:rsidR="003225CC" w:rsidRDefault="003225CC" w:rsidP="003225CC">
      <w:pPr>
        <w:pStyle w:val="Heading3"/>
        <w:rPr>
          <w:lang w:val="en-GB"/>
        </w:rPr>
      </w:pPr>
      <w:r>
        <w:rPr>
          <w:lang w:val="en-GB"/>
        </w:rPr>
        <w:t>Grave A484</w:t>
      </w:r>
    </w:p>
    <w:p w14:paraId="0784CDD0" w14:textId="4B4EF76C" w:rsidR="003225CC" w:rsidRDefault="003225CC" w:rsidP="00F335F8">
      <w:pPr>
        <w:spacing w:after="0"/>
        <w:rPr>
          <w:lang w:val="en-GB"/>
        </w:rPr>
      </w:pPr>
      <w:r>
        <w:rPr>
          <w:lang w:val="en-GB"/>
        </w:rPr>
        <w:t xml:space="preserve">No samples were </w:t>
      </w:r>
      <w:r w:rsidR="00243197">
        <w:rPr>
          <w:lang w:val="en-GB"/>
        </w:rPr>
        <w:t xml:space="preserve">radiocarbon </w:t>
      </w:r>
      <w:r>
        <w:rPr>
          <w:lang w:val="en-GB"/>
        </w:rPr>
        <w:t>dated from this grave.</w:t>
      </w:r>
    </w:p>
    <w:p w14:paraId="2F76BADC" w14:textId="77777777" w:rsidR="00F335F8" w:rsidRPr="003225CC" w:rsidRDefault="00F335F8" w:rsidP="00F335F8">
      <w:pPr>
        <w:spacing w:after="0"/>
        <w:rPr>
          <w:lang w:val="en-GB"/>
        </w:rPr>
      </w:pPr>
      <w:bookmarkStart w:id="9" w:name="_GoBack"/>
      <w:bookmarkEnd w:id="9"/>
    </w:p>
    <w:p w14:paraId="0CD86634" w14:textId="77777777" w:rsidR="003225CC" w:rsidRPr="00222CD2" w:rsidRDefault="003225CC" w:rsidP="003225CC">
      <w:pPr>
        <w:pStyle w:val="Heading4"/>
        <w:rPr>
          <w:lang w:val="en-GB"/>
        </w:rPr>
      </w:pPr>
      <w:r>
        <w:rPr>
          <w:lang w:val="en-GB"/>
        </w:rPr>
        <w:t>A484, x281 (urn)</w:t>
      </w:r>
    </w:p>
    <w:p w14:paraId="64D590DC" w14:textId="77777777" w:rsidR="003225CC" w:rsidRDefault="003225CC" w:rsidP="003225CC">
      <w:pPr>
        <w:spacing w:after="0"/>
        <w:rPr>
          <w:lang w:val="en-US"/>
        </w:rPr>
      </w:pPr>
      <w:r w:rsidRPr="00222CD2">
        <w:rPr>
          <w:lang w:val="en-US"/>
        </w:rPr>
        <w:t>Contents:</w:t>
      </w:r>
    </w:p>
    <w:p w14:paraId="70233C0F" w14:textId="7824E61E" w:rsidR="003225CC" w:rsidRDefault="003225CC" w:rsidP="003225CC">
      <w:pPr>
        <w:pStyle w:val="ListParagraph"/>
        <w:numPr>
          <w:ilvl w:val="0"/>
          <w:numId w:val="11"/>
        </w:numPr>
        <w:spacing w:after="0"/>
        <w:rPr>
          <w:lang w:val="en-US"/>
        </w:rPr>
      </w:pPr>
      <w:r>
        <w:rPr>
          <w:lang w:val="en-US"/>
        </w:rPr>
        <w:t xml:space="preserve">No </w:t>
      </w:r>
      <w:r w:rsidR="00B0510B" w:rsidRPr="00B0510B">
        <w:rPr>
          <w:lang w:val="en-US"/>
        </w:rPr>
        <w:t>plant macrofossils</w:t>
      </w:r>
    </w:p>
    <w:p w14:paraId="12C3FA1F" w14:textId="1CA917D5" w:rsidR="003225CC" w:rsidRPr="003225CC" w:rsidRDefault="003225CC" w:rsidP="003225CC">
      <w:pPr>
        <w:pStyle w:val="ListParagraph"/>
        <w:numPr>
          <w:ilvl w:val="0"/>
          <w:numId w:val="11"/>
        </w:numPr>
        <w:spacing w:after="0"/>
        <w:rPr>
          <w:lang w:val="en-US"/>
        </w:rPr>
      </w:pPr>
      <w:r>
        <w:rPr>
          <w:lang w:val="en-US"/>
        </w:rPr>
        <w:t xml:space="preserve">Very small quantity of charcoal, very </w:t>
      </w:r>
      <w:r w:rsidR="00B14AD7">
        <w:rPr>
          <w:lang w:val="en-US"/>
        </w:rPr>
        <w:t>small</w:t>
      </w:r>
      <w:r>
        <w:rPr>
          <w:lang w:val="en-US"/>
        </w:rPr>
        <w:t xml:space="preserve"> pieces; no piece big enough for radiocarbon dating</w:t>
      </w:r>
      <w:r w:rsidR="00F335F8">
        <w:rPr>
          <w:lang w:val="en-US"/>
        </w:rPr>
        <w:t>.</w:t>
      </w:r>
    </w:p>
    <w:p w14:paraId="035F35AE" w14:textId="77777777" w:rsidR="003225CC" w:rsidRPr="00222CD2" w:rsidRDefault="003225CC" w:rsidP="00CA3493">
      <w:pPr>
        <w:spacing w:after="0"/>
        <w:rPr>
          <w:lang w:val="en-US"/>
        </w:rPr>
      </w:pPr>
    </w:p>
    <w:p w14:paraId="769B1373" w14:textId="77777777" w:rsidR="005F7CA9" w:rsidRPr="009C7A98" w:rsidRDefault="005F7CA9" w:rsidP="005F7CA9">
      <w:pPr>
        <w:pStyle w:val="Heading2"/>
      </w:pPr>
      <w:r>
        <w:t>References</w:t>
      </w:r>
    </w:p>
    <w:p w14:paraId="3646084E" w14:textId="77777777" w:rsidR="009F4578" w:rsidRPr="009F4578" w:rsidRDefault="00876D95" w:rsidP="009F4578">
      <w:pPr>
        <w:pStyle w:val="EndNoteBibliography"/>
        <w:spacing w:after="0"/>
        <w:ind w:left="720" w:hanging="720"/>
      </w:pPr>
      <w:r>
        <w:fldChar w:fldCharType="begin"/>
      </w:r>
      <w:r w:rsidRPr="009C7A98">
        <w:rPr>
          <w:lang w:val="en-GB"/>
        </w:rPr>
        <w:instrText xml:space="preserve"> ADDIN EN.REFLIST </w:instrText>
      </w:r>
      <w:r>
        <w:fldChar w:fldCharType="separate"/>
      </w:r>
      <w:r w:rsidR="009F4578" w:rsidRPr="009C7A98">
        <w:rPr>
          <w:lang w:val="en-GB"/>
        </w:rPr>
        <w:t xml:space="preserve">Effenberger H. 2017a. Report </w:t>
      </w:r>
      <w:r w:rsidR="009F4578" w:rsidRPr="009F4578">
        <w:t>about the results of the charcoal analysis and selection of datable material for the sites HOM and VAM1600. Effenberger Archäobotanik.</w:t>
      </w:r>
    </w:p>
    <w:p w14:paraId="37B976F9" w14:textId="77777777" w:rsidR="009F4578" w:rsidRPr="009F4578" w:rsidRDefault="009F4578" w:rsidP="009F4578">
      <w:pPr>
        <w:pStyle w:val="EndNoteBibliography"/>
        <w:spacing w:after="0"/>
        <w:ind w:left="720" w:hanging="720"/>
      </w:pPr>
      <w:r w:rsidRPr="009F4578">
        <w:t>Effenberger H. 2017b. Report about the results of the charcoal analysis and selection of datable material for the sites ARV113 and VAM1600. Effenberger Archäobotanik.</w:t>
      </w:r>
    </w:p>
    <w:p w14:paraId="6115F1BE" w14:textId="77777777" w:rsidR="009F4578" w:rsidRPr="009F4578" w:rsidRDefault="009F4578" w:rsidP="009F4578">
      <w:pPr>
        <w:pStyle w:val="EndNoteBibliography"/>
        <w:ind w:left="720" w:hanging="720"/>
      </w:pPr>
      <w:r w:rsidRPr="009F4578">
        <w:t>Effenberger H. 2019. Report about the results of the charcoal analysis and selection of datable material for the site VAM1600. Effenberger Archäobotanik.</w:t>
      </w:r>
    </w:p>
    <w:p w14:paraId="21E7E436" w14:textId="665316EA" w:rsidR="00876D95" w:rsidRPr="00876D95" w:rsidRDefault="00876D95">
      <w:pPr>
        <w:rPr>
          <w:lang w:val="en-US"/>
        </w:rPr>
      </w:pPr>
      <w:r>
        <w:rPr>
          <w:lang w:val="en-US"/>
        </w:rPr>
        <w:fldChar w:fldCharType="end"/>
      </w:r>
    </w:p>
    <w:sectPr w:rsidR="00876D95" w:rsidRPr="00876D95">
      <w:foot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E90CB88" w14:textId="77777777" w:rsidR="00556CA9" w:rsidRDefault="00556CA9" w:rsidP="00610B95">
      <w:pPr>
        <w:spacing w:after="0" w:line="240" w:lineRule="auto"/>
      </w:pPr>
      <w:r>
        <w:separator/>
      </w:r>
    </w:p>
  </w:endnote>
  <w:endnote w:type="continuationSeparator" w:id="0">
    <w:p w14:paraId="3A20D21E" w14:textId="77777777" w:rsidR="00556CA9" w:rsidRDefault="00556CA9" w:rsidP="00610B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669445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B98EC3" w14:textId="07E2D598" w:rsidR="00B14AD7" w:rsidRDefault="00B14A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11E7E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24A6C2C2" w14:textId="77777777" w:rsidR="00B14AD7" w:rsidRDefault="00B14A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1DA8AD" w14:textId="77777777" w:rsidR="00556CA9" w:rsidRDefault="00556CA9" w:rsidP="00610B95">
      <w:pPr>
        <w:spacing w:after="0" w:line="240" w:lineRule="auto"/>
      </w:pPr>
      <w:r>
        <w:separator/>
      </w:r>
    </w:p>
  </w:footnote>
  <w:footnote w:type="continuationSeparator" w:id="0">
    <w:p w14:paraId="004E037A" w14:textId="77777777" w:rsidR="00556CA9" w:rsidRDefault="00556CA9" w:rsidP="00610B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361ED"/>
    <w:multiLevelType w:val="hybridMultilevel"/>
    <w:tmpl w:val="1EE6CD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6844D3"/>
    <w:multiLevelType w:val="hybridMultilevel"/>
    <w:tmpl w:val="470ABEE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2625B84"/>
    <w:multiLevelType w:val="hybridMultilevel"/>
    <w:tmpl w:val="65644D2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174CFD"/>
    <w:multiLevelType w:val="hybridMultilevel"/>
    <w:tmpl w:val="898E8C7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E815592"/>
    <w:multiLevelType w:val="hybridMultilevel"/>
    <w:tmpl w:val="34DE8BA2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309E6378"/>
    <w:multiLevelType w:val="hybridMultilevel"/>
    <w:tmpl w:val="9AD0BB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A75E51"/>
    <w:multiLevelType w:val="hybridMultilevel"/>
    <w:tmpl w:val="177C70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462010"/>
    <w:multiLevelType w:val="hybridMultilevel"/>
    <w:tmpl w:val="8BDE4D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571EDF"/>
    <w:multiLevelType w:val="hybridMultilevel"/>
    <w:tmpl w:val="076292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8C4268"/>
    <w:multiLevelType w:val="hybridMultilevel"/>
    <w:tmpl w:val="CA12CF9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07A7C70"/>
    <w:multiLevelType w:val="hybridMultilevel"/>
    <w:tmpl w:val="79EE2322"/>
    <w:lvl w:ilvl="0" w:tplc="E460F520">
      <w:numFmt w:val="bullet"/>
      <w:lvlText w:val="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6E0214B7"/>
    <w:multiLevelType w:val="hybridMultilevel"/>
    <w:tmpl w:val="DB76FE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6C95D65"/>
    <w:multiLevelType w:val="hybridMultilevel"/>
    <w:tmpl w:val="F90C03D2"/>
    <w:lvl w:ilvl="0" w:tplc="81AAC39E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"/>
  </w:num>
  <w:num w:numId="3">
    <w:abstractNumId w:val="9"/>
  </w:num>
  <w:num w:numId="4">
    <w:abstractNumId w:val="8"/>
  </w:num>
  <w:num w:numId="5">
    <w:abstractNumId w:val="5"/>
  </w:num>
  <w:num w:numId="6">
    <w:abstractNumId w:val="0"/>
  </w:num>
  <w:num w:numId="7">
    <w:abstractNumId w:val="11"/>
  </w:num>
  <w:num w:numId="8">
    <w:abstractNumId w:val="1"/>
  </w:num>
  <w:num w:numId="9">
    <w:abstractNumId w:val="3"/>
  </w:num>
  <w:num w:numId="10">
    <w:abstractNumId w:val="4"/>
  </w:num>
  <w:num w:numId="11">
    <w:abstractNumId w:val="6"/>
  </w:num>
  <w:num w:numId="12">
    <w:abstractNumId w:val="12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carbon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asfrdsndpezaeta27x5ff5d022r5x9x9x0&quot;&gt;Radiocarbon dating&lt;record-ids&gt;&lt;item&gt;429&lt;/item&gt;&lt;item&gt;430&lt;/item&gt;&lt;item&gt;498&lt;/item&gt;&lt;/record-ids&gt;&lt;/item&gt;&lt;/Libraries&gt;"/>
  </w:docVars>
  <w:rsids>
    <w:rsidRoot w:val="00876D95"/>
    <w:rsid w:val="00071CF0"/>
    <w:rsid w:val="000C31DE"/>
    <w:rsid w:val="000E753B"/>
    <w:rsid w:val="00183BD4"/>
    <w:rsid w:val="001C705F"/>
    <w:rsid w:val="00222CD2"/>
    <w:rsid w:val="00243197"/>
    <w:rsid w:val="00287307"/>
    <w:rsid w:val="00301336"/>
    <w:rsid w:val="00316FFA"/>
    <w:rsid w:val="003225CC"/>
    <w:rsid w:val="00350778"/>
    <w:rsid w:val="00353E50"/>
    <w:rsid w:val="0038119E"/>
    <w:rsid w:val="003E735C"/>
    <w:rsid w:val="003F4565"/>
    <w:rsid w:val="00423C6E"/>
    <w:rsid w:val="0045294C"/>
    <w:rsid w:val="00452FC6"/>
    <w:rsid w:val="00453415"/>
    <w:rsid w:val="004623B1"/>
    <w:rsid w:val="00472CFD"/>
    <w:rsid w:val="0049459A"/>
    <w:rsid w:val="00497178"/>
    <w:rsid w:val="004D118B"/>
    <w:rsid w:val="005314AC"/>
    <w:rsid w:val="005513D6"/>
    <w:rsid w:val="00556CA9"/>
    <w:rsid w:val="005A1792"/>
    <w:rsid w:val="005C39AC"/>
    <w:rsid w:val="005D52C1"/>
    <w:rsid w:val="005F7CA9"/>
    <w:rsid w:val="00610B95"/>
    <w:rsid w:val="00616AEA"/>
    <w:rsid w:val="006504D0"/>
    <w:rsid w:val="006807AC"/>
    <w:rsid w:val="00685FE6"/>
    <w:rsid w:val="006B0721"/>
    <w:rsid w:val="006B46FB"/>
    <w:rsid w:val="006D6C9F"/>
    <w:rsid w:val="007F6027"/>
    <w:rsid w:val="00876D95"/>
    <w:rsid w:val="00877DAC"/>
    <w:rsid w:val="008A47DD"/>
    <w:rsid w:val="009222C4"/>
    <w:rsid w:val="00977676"/>
    <w:rsid w:val="009850A3"/>
    <w:rsid w:val="00993723"/>
    <w:rsid w:val="009C7A98"/>
    <w:rsid w:val="009D7BBF"/>
    <w:rsid w:val="009F28AF"/>
    <w:rsid w:val="009F4578"/>
    <w:rsid w:val="00A54D6E"/>
    <w:rsid w:val="00A95552"/>
    <w:rsid w:val="00AC4601"/>
    <w:rsid w:val="00B0510B"/>
    <w:rsid w:val="00B14AD7"/>
    <w:rsid w:val="00B30043"/>
    <w:rsid w:val="00B506E0"/>
    <w:rsid w:val="00BB03FE"/>
    <w:rsid w:val="00BD3976"/>
    <w:rsid w:val="00BE240D"/>
    <w:rsid w:val="00C3205A"/>
    <w:rsid w:val="00C47FFD"/>
    <w:rsid w:val="00C709AA"/>
    <w:rsid w:val="00CA28BA"/>
    <w:rsid w:val="00CA3493"/>
    <w:rsid w:val="00CC52A2"/>
    <w:rsid w:val="00CD6E32"/>
    <w:rsid w:val="00D0471F"/>
    <w:rsid w:val="00D11E7E"/>
    <w:rsid w:val="00D71FB1"/>
    <w:rsid w:val="00E31D4A"/>
    <w:rsid w:val="00E748B1"/>
    <w:rsid w:val="00EC151F"/>
    <w:rsid w:val="00F0397F"/>
    <w:rsid w:val="00F16ADE"/>
    <w:rsid w:val="00F335F8"/>
    <w:rsid w:val="00F4480A"/>
    <w:rsid w:val="00FD1C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F31B5D"/>
  <w15:chartTrackingRefBased/>
  <w15:docId w15:val="{4883BAB2-7813-4E97-85AF-D78E80CC4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76D95"/>
    <w:pPr>
      <w:spacing w:after="200" w:line="276" w:lineRule="auto"/>
    </w:pPr>
    <w:rPr>
      <w:lang w:val="de-DE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F602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Cs/>
      <w:color w:val="2E74B5" w:themeColor="accent1" w:themeShade="BF"/>
      <w:sz w:val="32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76D95"/>
    <w:pPr>
      <w:keepNext/>
      <w:keepLines/>
      <w:spacing w:before="40" w:after="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222C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9372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6027"/>
    <w:rPr>
      <w:rFonts w:asciiTheme="majorHAnsi" w:eastAsiaTheme="majorEastAsia" w:hAnsiTheme="majorHAnsi" w:cstheme="majorBidi"/>
      <w:bCs/>
      <w:color w:val="2E74B5" w:themeColor="accent1" w:themeShade="BF"/>
      <w:sz w:val="32"/>
      <w:szCs w:val="28"/>
    </w:rPr>
  </w:style>
  <w:style w:type="paragraph" w:styleId="ListParagraph">
    <w:name w:val="List Paragraph"/>
    <w:basedOn w:val="Normal"/>
    <w:uiPriority w:val="34"/>
    <w:qFormat/>
    <w:rsid w:val="00876D95"/>
    <w:pPr>
      <w:ind w:left="720"/>
      <w:contextualSpacing/>
    </w:pPr>
  </w:style>
  <w:style w:type="paragraph" w:customStyle="1" w:styleId="onecomwebmail-msonormal">
    <w:name w:val="onecomwebmail-msonormal"/>
    <w:basedOn w:val="Normal"/>
    <w:rsid w:val="00876D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876D9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876D95"/>
    <w:rPr>
      <w:rFonts w:ascii="Calibri" w:eastAsiaTheme="majorEastAsia" w:hAnsi="Calibri" w:cs="Calibri"/>
      <w:b/>
      <w:bCs w:val="0"/>
      <w:noProof/>
      <w:color w:val="2E74B5" w:themeColor="accent1" w:themeShade="BF"/>
      <w:sz w:val="28"/>
      <w:szCs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6D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876D95"/>
    <w:rPr>
      <w:rFonts w:ascii="Calibri" w:eastAsiaTheme="majorEastAsia" w:hAnsi="Calibri" w:cs="Calibri"/>
      <w:b/>
      <w:bCs w:val="0"/>
      <w:noProof/>
      <w:color w:val="2E74B5" w:themeColor="accent1" w:themeShade="BF"/>
      <w:sz w:val="28"/>
      <w:szCs w:val="28"/>
      <w:lang w:val="en-US"/>
    </w:rPr>
  </w:style>
  <w:style w:type="paragraph" w:customStyle="1" w:styleId="Default">
    <w:name w:val="Default"/>
    <w:rsid w:val="00876D9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876D9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222C4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table" w:styleId="TableGrid">
    <w:name w:val="Table Grid"/>
    <w:basedOn w:val="TableNormal"/>
    <w:uiPriority w:val="39"/>
    <w:rsid w:val="000C31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10B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0B95"/>
    <w:rPr>
      <w:lang w:val="de-DE"/>
    </w:rPr>
  </w:style>
  <w:style w:type="paragraph" w:styleId="Footer">
    <w:name w:val="footer"/>
    <w:basedOn w:val="Normal"/>
    <w:link w:val="FooterChar"/>
    <w:uiPriority w:val="99"/>
    <w:unhideWhenUsed/>
    <w:rsid w:val="00610B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0B95"/>
    <w:rPr>
      <w:lang w:val="de-DE"/>
    </w:rPr>
  </w:style>
  <w:style w:type="character" w:customStyle="1" w:styleId="Heading4Char">
    <w:name w:val="Heading 4 Char"/>
    <w:basedOn w:val="DefaultParagraphFont"/>
    <w:link w:val="Heading4"/>
    <w:uiPriority w:val="9"/>
    <w:rsid w:val="00993723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character" w:styleId="CommentReference">
    <w:name w:val="annotation reference"/>
    <w:basedOn w:val="DefaultParagraphFont"/>
    <w:uiPriority w:val="99"/>
    <w:semiHidden/>
    <w:unhideWhenUsed/>
    <w:rsid w:val="00E748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8B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8B1"/>
    <w:rPr>
      <w:sz w:val="20"/>
      <w:szCs w:val="20"/>
      <w:lang w:val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8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8B1"/>
    <w:rPr>
      <w:b/>
      <w:bCs/>
      <w:sz w:val="20"/>
      <w:szCs w:val="20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8B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8B1"/>
    <w:rPr>
      <w:rFonts w:ascii="Segoe UI" w:hAnsi="Segoe UI" w:cs="Segoe UI"/>
      <w:sz w:val="18"/>
      <w:szCs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961</Words>
  <Characters>11178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e Rose</dc:creator>
  <cp:keywords/>
  <dc:description/>
  <cp:lastModifiedBy>Helene Rose</cp:lastModifiedBy>
  <cp:revision>20</cp:revision>
  <dcterms:created xsi:type="dcterms:W3CDTF">2019-10-29T10:16:00Z</dcterms:created>
  <dcterms:modified xsi:type="dcterms:W3CDTF">2019-11-04T11:17:00Z</dcterms:modified>
</cp:coreProperties>
</file>